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AC86196" w14:textId="77777777" w:rsidR="00192C9B" w:rsidRPr="009D50BF" w:rsidRDefault="00192C9B" w:rsidP="00192C9B">
      <w:pPr>
        <w:pStyle w:val="Heading1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0" w:name="_Toc8723068"/>
      <w:bookmarkStart w:id="1" w:name="_Toc21462803"/>
      <w:bookmarkStart w:id="2" w:name="_Toc26280635"/>
      <w:r w:rsidRPr="009D50BF">
        <w:rPr>
          <w:rFonts w:ascii="Times New Roman" w:hAnsi="Times New Roman" w:cs="Times New Roman"/>
          <w:b/>
          <w:color w:val="auto"/>
          <w:sz w:val="24"/>
          <w:szCs w:val="24"/>
        </w:rPr>
        <w:t>BAB II</w:t>
      </w:r>
      <w:bookmarkEnd w:id="0"/>
      <w:bookmarkEnd w:id="1"/>
      <w:bookmarkEnd w:id="2"/>
    </w:p>
    <w:p w14:paraId="7454BE83" w14:textId="77777777" w:rsidR="00192C9B" w:rsidRPr="009D50BF" w:rsidRDefault="00192C9B" w:rsidP="00192C9B">
      <w:pPr>
        <w:pStyle w:val="Heading1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3" w:name="_Toc8723069"/>
      <w:bookmarkStart w:id="4" w:name="_Toc21462804"/>
      <w:bookmarkStart w:id="5" w:name="_Toc26280636"/>
      <w:r w:rsidRPr="009D50BF">
        <w:rPr>
          <w:rFonts w:ascii="Times New Roman" w:hAnsi="Times New Roman" w:cs="Times New Roman"/>
          <w:b/>
          <w:color w:val="auto"/>
          <w:sz w:val="24"/>
          <w:szCs w:val="24"/>
        </w:rPr>
        <w:t>LANDASAN TEORI</w:t>
      </w:r>
      <w:bookmarkEnd w:id="3"/>
      <w:bookmarkEnd w:id="4"/>
      <w:bookmarkEnd w:id="5"/>
    </w:p>
    <w:p w14:paraId="721D8DB7" w14:textId="77777777" w:rsidR="00192C9B" w:rsidRPr="007866CD" w:rsidRDefault="00192C9B" w:rsidP="00192C9B"/>
    <w:p w14:paraId="72D2957F" w14:textId="77777777" w:rsidR="00192C9B" w:rsidRDefault="00192C9B" w:rsidP="00192C9B">
      <w:pPr>
        <w:pStyle w:val="Heading1"/>
        <w:spacing w:line="48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6" w:name="_Toc8723070"/>
      <w:bookmarkStart w:id="7" w:name="_Toc21462805"/>
      <w:bookmarkStart w:id="8" w:name="_Toc26280637"/>
      <w:r w:rsidRPr="007866CD">
        <w:rPr>
          <w:rFonts w:ascii="Times New Roman" w:hAnsi="Times New Roman" w:cs="Times New Roman"/>
          <w:b/>
          <w:color w:val="auto"/>
          <w:sz w:val="24"/>
          <w:szCs w:val="24"/>
        </w:rPr>
        <w:t>2.1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>.</w:t>
      </w:r>
      <w:r w:rsidRPr="007866CD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proofErr w:type="spellStart"/>
      <w:r w:rsidRPr="007866CD">
        <w:rPr>
          <w:rFonts w:ascii="Times New Roman" w:hAnsi="Times New Roman" w:cs="Times New Roman"/>
          <w:b/>
          <w:color w:val="auto"/>
          <w:sz w:val="24"/>
          <w:szCs w:val="24"/>
        </w:rPr>
        <w:t>Sistem</w:t>
      </w:r>
      <w:proofErr w:type="spellEnd"/>
      <w:r w:rsidRPr="007866CD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proofErr w:type="spellStart"/>
      <w:r w:rsidRPr="007866CD">
        <w:rPr>
          <w:rFonts w:ascii="Times New Roman" w:hAnsi="Times New Roman" w:cs="Times New Roman"/>
          <w:b/>
          <w:color w:val="auto"/>
          <w:sz w:val="24"/>
          <w:szCs w:val="24"/>
        </w:rPr>
        <w:t>Pernafasan</w:t>
      </w:r>
      <w:proofErr w:type="spellEnd"/>
      <w:r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color w:val="auto"/>
          <w:sz w:val="24"/>
          <w:szCs w:val="24"/>
        </w:rPr>
        <w:t>Paru-paru</w:t>
      </w:r>
      <w:bookmarkEnd w:id="6"/>
      <w:bookmarkEnd w:id="7"/>
      <w:bookmarkEnd w:id="8"/>
      <w:proofErr w:type="spellEnd"/>
    </w:p>
    <w:p w14:paraId="13BE1842" w14:textId="77777777" w:rsidR="00192C9B" w:rsidRDefault="00192C9B" w:rsidP="00192C9B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naf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uk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ksig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O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)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arb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oksi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CO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-s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b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ap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sti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ir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ksig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O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)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lu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b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oksi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CO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ksid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b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1918815594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Set07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Setiadi, 2007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>.</w:t>
      </w:r>
    </w:p>
    <w:p w14:paraId="7EB55DD6" w14:textId="77777777" w:rsidR="00192C9B" w:rsidRPr="009A0DB5" w:rsidRDefault="00192C9B" w:rsidP="00192C9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B2655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5B2655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5B26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265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B265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rg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ap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uc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las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ri-p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po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et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ro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is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t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fragma</w:t>
      </w:r>
      <w:proofErr w:type="spellEnd"/>
      <w:sdt>
        <w:sdtPr>
          <w:rPr>
            <w:rFonts w:ascii="Times New Roman" w:hAnsi="Times New Roman" w:cs="Times New Roman"/>
            <w:sz w:val="24"/>
            <w:szCs w:val="24"/>
          </w:rPr>
          <w:id w:val="-424033921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Irn14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Irnaningtyas, 2014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>.</w:t>
      </w:r>
    </w:p>
    <w:p w14:paraId="0EDDCDFC" w14:textId="77777777" w:rsidR="00192C9B" w:rsidRPr="00D05F8E" w:rsidRDefault="00192C9B" w:rsidP="00192C9B">
      <w:pPr>
        <w:pStyle w:val="Heading2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9" w:name="_Toc8723071"/>
      <w:bookmarkStart w:id="10" w:name="_Toc26280638"/>
      <w:r w:rsidRPr="00D05F8E">
        <w:rPr>
          <w:rFonts w:ascii="Times New Roman" w:hAnsi="Times New Roman" w:cs="Times New Roman"/>
          <w:b/>
          <w:color w:val="auto"/>
          <w:sz w:val="24"/>
          <w:szCs w:val="24"/>
        </w:rPr>
        <w:t>2.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>1.1</w:t>
      </w:r>
      <w:r w:rsidRPr="00D05F8E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color w:val="auto"/>
          <w:sz w:val="24"/>
          <w:szCs w:val="24"/>
        </w:rPr>
        <w:t>Anatomi</w:t>
      </w:r>
      <w:proofErr w:type="spellEnd"/>
      <w:r w:rsidRPr="00D05F8E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proofErr w:type="spellStart"/>
      <w:r w:rsidRPr="00D05F8E">
        <w:rPr>
          <w:rFonts w:ascii="Times New Roman" w:hAnsi="Times New Roman" w:cs="Times New Roman"/>
          <w:b/>
          <w:color w:val="auto"/>
          <w:sz w:val="24"/>
          <w:szCs w:val="24"/>
        </w:rPr>
        <w:t>Paru-Paru</w:t>
      </w:r>
      <w:bookmarkEnd w:id="9"/>
      <w:bookmarkEnd w:id="10"/>
      <w:proofErr w:type="spellEnd"/>
    </w:p>
    <w:p w14:paraId="6E33FE1B" w14:textId="77777777" w:rsidR="00192C9B" w:rsidRDefault="00192C9B" w:rsidP="00192C9B">
      <w:pPr>
        <w:jc w:val="center"/>
      </w:pPr>
      <w:r>
        <w:rPr>
          <w:noProof/>
          <w:lang w:val="id-ID" w:eastAsia="id-ID"/>
        </w:rPr>
        <w:drawing>
          <wp:inline distT="0" distB="0" distL="0" distR="0" wp14:anchorId="031AFF83" wp14:editId="3DC8FAD7">
            <wp:extent cx="1784350" cy="1753906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g001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91017" cy="17604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A84F89" w14:textId="77777777" w:rsidR="00192C9B" w:rsidRPr="009F5D8C" w:rsidRDefault="00192C9B" w:rsidP="00192C9B">
      <w:pPr>
        <w:pStyle w:val="Gambar"/>
        <w:jc w:val="center"/>
        <w:rPr>
          <w:b w:val="0"/>
          <w:bCs/>
        </w:rPr>
      </w:pPr>
      <w:bookmarkStart w:id="11" w:name="_Toc8721087"/>
      <w:bookmarkStart w:id="12" w:name="_Toc8723072"/>
      <w:bookmarkStart w:id="13" w:name="_Toc8723142"/>
      <w:bookmarkStart w:id="14" w:name="_Toc21462930"/>
      <w:bookmarkStart w:id="15" w:name="_Toc21463151"/>
      <w:bookmarkStart w:id="16" w:name="_Toc21466023"/>
      <w:bookmarkStart w:id="17" w:name="_Toc22491614"/>
      <w:bookmarkStart w:id="18" w:name="_Toc22491928"/>
      <w:bookmarkStart w:id="19" w:name="_Toc22751044"/>
      <w:bookmarkStart w:id="20" w:name="_Toc22751141"/>
      <w:bookmarkStart w:id="21" w:name="_Toc22751326"/>
      <w:bookmarkStart w:id="22" w:name="_Toc24478360"/>
      <w:bookmarkStart w:id="23" w:name="_Toc26280766"/>
      <w:bookmarkStart w:id="24" w:name="_Toc26280867"/>
      <w:bookmarkStart w:id="25" w:name="_GoBack"/>
      <w:bookmarkEnd w:id="25"/>
      <w:r w:rsidRPr="009F5D8C">
        <w:rPr>
          <w:b w:val="0"/>
          <w:bCs/>
        </w:rPr>
        <w:t xml:space="preserve">Gambar 2.1 </w:t>
      </w:r>
      <w:proofErr w:type="spellStart"/>
      <w:r w:rsidRPr="009F5D8C">
        <w:rPr>
          <w:b w:val="0"/>
          <w:bCs/>
        </w:rPr>
        <w:t>Bagian</w:t>
      </w:r>
      <w:proofErr w:type="spellEnd"/>
      <w:r w:rsidRPr="009F5D8C">
        <w:rPr>
          <w:b w:val="0"/>
          <w:bCs/>
        </w:rPr>
        <w:t xml:space="preserve"> </w:t>
      </w:r>
      <w:proofErr w:type="spellStart"/>
      <w:r w:rsidRPr="009F5D8C">
        <w:rPr>
          <w:b w:val="0"/>
          <w:bCs/>
        </w:rPr>
        <w:t>paru-paru</w:t>
      </w:r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proofErr w:type="spellEnd"/>
    </w:p>
    <w:p w14:paraId="6300332D" w14:textId="77777777" w:rsidR="00192C9B" w:rsidRPr="00603B6A" w:rsidRDefault="00192C9B" w:rsidP="00192C9B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603B6A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603B6A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603B6A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762584281"/>
          <w:citation/>
        </w:sdtPr>
        <w:sdtContent>
          <w:r w:rsidRPr="00603B6A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603B6A">
            <w:rPr>
              <w:rFonts w:ascii="Times New Roman" w:hAnsi="Times New Roman" w:cs="Times New Roman"/>
              <w:sz w:val="24"/>
              <w:szCs w:val="24"/>
            </w:rPr>
            <w:instrText xml:space="preserve"> CITATION Hen17 \l 1033 </w:instrText>
          </w:r>
          <w:r w:rsidRPr="00603B6A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Kusumawati H. , 2017)</w:t>
          </w:r>
          <w:r w:rsidRPr="00603B6A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</w:p>
    <w:p w14:paraId="19B84195" w14:textId="77777777" w:rsidR="00192C9B" w:rsidRDefault="00192C9B" w:rsidP="00192C9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A0C84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tersusun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7A0C84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4CB8AAC0" w14:textId="77777777" w:rsidR="00192C9B" w:rsidRDefault="00192C9B" w:rsidP="00192C9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37B5560" w14:textId="77777777" w:rsidR="00192C9B" w:rsidRPr="009D50BF" w:rsidRDefault="00192C9B" w:rsidP="00192C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Trakea</w:t>
      </w:r>
      <w:proofErr w:type="spellEnd"/>
    </w:p>
    <w:p w14:paraId="0D87249C" w14:textId="77777777" w:rsidR="00192C9B" w:rsidRDefault="00192C9B" w:rsidP="00192C9B">
      <w:pPr>
        <w:pStyle w:val="ListParagraph"/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rake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ub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ameter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5 </w:t>
      </w:r>
      <w:proofErr w:type="spellStart"/>
      <w:r>
        <w:rPr>
          <w:rFonts w:ascii="Times New Roman" w:hAnsi="Times New Roman" w:cs="Times New Roman"/>
          <w:sz w:val="24"/>
          <w:szCs w:val="24"/>
        </w:rPr>
        <w:t>milime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0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6 </w:t>
      </w:r>
      <w:proofErr w:type="spellStart"/>
      <w:r>
        <w:rPr>
          <w:rFonts w:ascii="Times New Roman" w:hAnsi="Times New Roman" w:cs="Times New Roman"/>
          <w:sz w:val="24"/>
          <w:szCs w:val="24"/>
        </w:rPr>
        <w:t>sentime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rake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b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nj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l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inc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fleksi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rake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14943B42" w14:textId="77777777" w:rsidR="00192C9B" w:rsidRDefault="00192C9B" w:rsidP="00192C9B">
      <w:pPr>
        <w:pStyle w:val="ListParagraph"/>
        <w:numPr>
          <w:ilvl w:val="0"/>
          <w:numId w:val="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AD6872">
        <w:rPr>
          <w:rFonts w:ascii="Times New Roman" w:hAnsi="Times New Roman" w:cs="Times New Roman"/>
          <w:sz w:val="24"/>
          <w:szCs w:val="24"/>
        </w:rPr>
        <w:t>enyediakan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saluran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pernafasan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trakea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tersumbat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berbahaya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kematian</w:t>
      </w:r>
      <w:proofErr w:type="spellEnd"/>
    </w:p>
    <w:p w14:paraId="15B20A80" w14:textId="77777777" w:rsidR="00192C9B" w:rsidRDefault="00192C9B" w:rsidP="00192C9B">
      <w:pPr>
        <w:pStyle w:val="ListParagraph"/>
        <w:numPr>
          <w:ilvl w:val="0"/>
          <w:numId w:val="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D6872">
        <w:rPr>
          <w:rFonts w:ascii="Times New Roman" w:hAnsi="Times New Roman" w:cs="Times New Roman"/>
          <w:sz w:val="24"/>
          <w:szCs w:val="24"/>
        </w:rPr>
        <w:t>Trakea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melembabkan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menghangatkan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keseimbangan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suhu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>.</w:t>
      </w:r>
    </w:p>
    <w:p w14:paraId="6A499AD4" w14:textId="77777777" w:rsidR="00192C9B" w:rsidRPr="00AD6872" w:rsidRDefault="00192C9B" w:rsidP="00192C9B">
      <w:pPr>
        <w:pStyle w:val="ListParagraph"/>
        <w:numPr>
          <w:ilvl w:val="0"/>
          <w:numId w:val="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D6872">
        <w:rPr>
          <w:rFonts w:ascii="Times New Roman" w:hAnsi="Times New Roman" w:cs="Times New Roman"/>
          <w:sz w:val="24"/>
          <w:szCs w:val="24"/>
        </w:rPr>
        <w:t>Trakea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mencegah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benda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asing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epitel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melapisi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trakea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menghadirkan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lender yang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menangkap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debu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partikel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Epitel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bersilia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silia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benda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asing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supaya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bias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trakea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dahak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pencernaan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872">
        <w:rPr>
          <w:rFonts w:ascii="Times New Roman" w:hAnsi="Times New Roman" w:cs="Times New Roman"/>
          <w:sz w:val="24"/>
          <w:szCs w:val="24"/>
        </w:rPr>
        <w:t>mulut</w:t>
      </w:r>
      <w:proofErr w:type="spellEnd"/>
      <w:r w:rsidRPr="00AD6872">
        <w:rPr>
          <w:rFonts w:ascii="Times New Roman" w:hAnsi="Times New Roman" w:cs="Times New Roman"/>
          <w:sz w:val="24"/>
          <w:szCs w:val="24"/>
        </w:rPr>
        <w:t>.</w:t>
      </w:r>
      <w:sdt>
        <w:sdtPr>
          <w:rPr>
            <w:rFonts w:ascii="Times New Roman" w:hAnsi="Times New Roman" w:cs="Times New Roman"/>
            <w:sz w:val="24"/>
            <w:szCs w:val="24"/>
          </w:rPr>
          <w:id w:val="-812329567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Ang18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Murjana, 2018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>.</w:t>
      </w:r>
    </w:p>
    <w:p w14:paraId="24C5980D" w14:textId="77777777" w:rsidR="00192C9B" w:rsidRPr="007866CD" w:rsidRDefault="00192C9B" w:rsidP="00192C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866CD">
        <w:rPr>
          <w:rFonts w:ascii="Times New Roman" w:hAnsi="Times New Roman" w:cs="Times New Roman"/>
          <w:sz w:val="24"/>
          <w:szCs w:val="24"/>
        </w:rPr>
        <w:t>Bronkus</w:t>
      </w:r>
      <w:proofErr w:type="spellEnd"/>
    </w:p>
    <w:p w14:paraId="4B66E6D1" w14:textId="77777777" w:rsidR="00192C9B" w:rsidRDefault="00192C9B" w:rsidP="00192C9B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</w:t>
      </w:r>
      <w:r w:rsidRPr="007A0C84">
        <w:rPr>
          <w:rFonts w:ascii="Times New Roman" w:hAnsi="Times New Roman" w:cs="Times New Roman"/>
          <w:sz w:val="24"/>
          <w:szCs w:val="24"/>
        </w:rPr>
        <w:t>ronkus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cabang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tenggorokan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terletak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tenggorokan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Bronkus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saluran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trake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A0C84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tenggorokan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t>menuju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C84">
        <w:rPr>
          <w:rFonts w:ascii="Times New Roman" w:hAnsi="Times New Roman" w:cs="Times New Roman"/>
          <w:sz w:val="24"/>
          <w:szCs w:val="24"/>
        </w:rPr>
        <w:lastRenderedPageBreak/>
        <w:t>ke</w:t>
      </w:r>
      <w:proofErr w:type="spellEnd"/>
      <w:r w:rsidRPr="007A0C84">
        <w:rPr>
          <w:rFonts w:ascii="Times New Roman" w:hAnsi="Times New Roman" w:cs="Times New Roman"/>
          <w:sz w:val="24"/>
          <w:szCs w:val="24"/>
        </w:rPr>
        <w:t xml:space="preserve"> alveolu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a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ron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e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ron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p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l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berb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end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l-s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b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k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Pr="007A0C84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1523985362"/>
          <w:citation/>
        </w:sdtPr>
        <w:sdtContent>
          <w:r w:rsidRPr="007A0C84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7A0C84">
            <w:rPr>
              <w:rFonts w:ascii="Times New Roman" w:hAnsi="Times New Roman" w:cs="Times New Roman"/>
              <w:sz w:val="24"/>
              <w:szCs w:val="24"/>
            </w:rPr>
            <w:instrText xml:space="preserve"> CITATION Wid18 \l 1033 </w:instrText>
          </w:r>
          <w:r w:rsidRPr="007A0C84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Andini, 2018)</w:t>
          </w:r>
          <w:r w:rsidRPr="007A0C84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</w:p>
    <w:p w14:paraId="45B1AD54" w14:textId="77777777" w:rsidR="00192C9B" w:rsidRDefault="00192C9B" w:rsidP="00192C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ronkiolus</w:t>
      </w:r>
      <w:proofErr w:type="spellEnd"/>
    </w:p>
    <w:p w14:paraId="4C533B58" w14:textId="77777777" w:rsidR="00192C9B" w:rsidRPr="008C7585" w:rsidRDefault="00192C9B" w:rsidP="00192C9B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D7026">
        <w:rPr>
          <w:rFonts w:ascii="Times New Roman" w:hAnsi="Times New Roman" w:cs="Times New Roman"/>
          <w:sz w:val="24"/>
          <w:szCs w:val="24"/>
        </w:rPr>
        <w:t>Bronkiolus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percabang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bronkus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batang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tenggorok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. Luas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permuka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bronkiolus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oksige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diikat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Letak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bronkus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berbatas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gelembung-gelembung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. Dari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letaknya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bronkiolus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jembat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keluarnya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pernafas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bronkiolus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penyalur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bronkus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dialirk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alveoli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pertukar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gas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karbondioksida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oksige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bronkiolus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pengontrol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sedikitnya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didistribusik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dimasukk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begitu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pencernaan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3D70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7026">
        <w:rPr>
          <w:rFonts w:ascii="Times New Roman" w:hAnsi="Times New Roman" w:cs="Times New Roman"/>
          <w:sz w:val="24"/>
          <w:szCs w:val="24"/>
        </w:rPr>
        <w:t>seimbang</w:t>
      </w:r>
      <w:proofErr w:type="spellEnd"/>
      <w:sdt>
        <w:sdtPr>
          <w:rPr>
            <w:rFonts w:ascii="Times New Roman" w:hAnsi="Times New Roman" w:cs="Times New Roman"/>
            <w:sz w:val="24"/>
            <w:szCs w:val="24"/>
          </w:rPr>
          <w:id w:val="1046186616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Ulf19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Ulfa, 2019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>.</w:t>
      </w:r>
    </w:p>
    <w:p w14:paraId="301871EA" w14:textId="77777777" w:rsidR="00192C9B" w:rsidRDefault="00192C9B" w:rsidP="00192C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lveolus</w:t>
      </w:r>
    </w:p>
    <w:p w14:paraId="34D6FAC5" w14:textId="77777777" w:rsidR="00192C9B" w:rsidRPr="00CD6C19" w:rsidRDefault="00192C9B" w:rsidP="00192C9B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D50BF">
        <w:rPr>
          <w:rFonts w:ascii="Times New Roman" w:hAnsi="Times New Roman" w:cs="Times New Roman"/>
          <w:sz w:val="24"/>
          <w:szCs w:val="24"/>
        </w:rPr>
        <w:t xml:space="preserve">Alveolus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anatomi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berongga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terletak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di Gian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parenkim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ujung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lastRenderedPageBreak/>
        <w:t>saluran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pernapasan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, di mana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pertukaran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. Alveolus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gelembung-gelembung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D50BF">
        <w:rPr>
          <w:rFonts w:ascii="Times New Roman" w:hAnsi="Times New Roman" w:cs="Times New Roman"/>
          <w:sz w:val="24"/>
          <w:szCs w:val="24"/>
        </w:rPr>
        <w:t>diisi</w:t>
      </w:r>
      <w:proofErr w:type="spellEnd"/>
      <w:r w:rsidRPr="009D50BF">
        <w:rPr>
          <w:rFonts w:ascii="Times New Roman" w:hAnsi="Times New Roman" w:cs="Times New Roman"/>
          <w:sz w:val="24"/>
          <w:szCs w:val="24"/>
        </w:rPr>
        <w:t xml:space="preserve"> ole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300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jut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jamak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Alveolus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alveoli.</w:t>
      </w:r>
    </w:p>
    <w:p w14:paraId="365F2C76" w14:textId="77777777" w:rsidR="00192C9B" w:rsidRPr="00CD6C19" w:rsidRDefault="00192C9B" w:rsidP="00192C9B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D6C19">
        <w:rPr>
          <w:rFonts w:ascii="Times New Roman" w:hAnsi="Times New Roman" w:cs="Times New Roman"/>
          <w:sz w:val="24"/>
          <w:szCs w:val="24"/>
        </w:rPr>
        <w:t>Gelembung-gelembung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pada Alveolus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kapiler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indingny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yang tipis, dan juga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pembuluh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kapiler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menyelimut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gelembung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Alveolus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pertukara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oksige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(O2) yang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Alveolus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pertukara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oksige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(O2)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menuju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Alveolus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kantung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inding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tipis yang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ujung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alura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terkecil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inamaka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bronkiolus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>.</w:t>
      </w:r>
    </w:p>
    <w:p w14:paraId="7C397CFC" w14:textId="77777777" w:rsidR="00192C9B" w:rsidRPr="00CD6C19" w:rsidRDefault="00192C9B" w:rsidP="00192C9B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D6C19">
        <w:rPr>
          <w:rFonts w:ascii="Times New Roman" w:hAnsi="Times New Roman" w:cs="Times New Roman"/>
          <w:sz w:val="24"/>
          <w:szCs w:val="24"/>
        </w:rPr>
        <w:t xml:space="preserve">Alveolus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anatom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mamali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masusi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pertukara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gas yang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pada vertebrata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tak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. Membrane Alveolus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pertukara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gas.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yang kaya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karbo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ioksid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ipomp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pembuluh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alveolaris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di mana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ifus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menyerap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oksige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(O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CD6C19">
        <w:rPr>
          <w:rFonts w:ascii="Times New Roman" w:hAnsi="Times New Roman" w:cs="Times New Roman"/>
          <w:sz w:val="24"/>
          <w:szCs w:val="24"/>
        </w:rPr>
        <w:t xml:space="preserve">) dan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melepaska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karbo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ioksid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(CO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CD6C19">
        <w:rPr>
          <w:rFonts w:ascii="Times New Roman" w:hAnsi="Times New Roman" w:cs="Times New Roman"/>
          <w:sz w:val="24"/>
          <w:szCs w:val="24"/>
        </w:rPr>
        <w:t>)</w:t>
      </w:r>
    </w:p>
    <w:p w14:paraId="447CD2BF" w14:textId="77777777" w:rsidR="00192C9B" w:rsidRDefault="00192C9B" w:rsidP="00192C9B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Alveolus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diameter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200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300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mikrometer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keberadaanny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permukaa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lastRenderedPageBreak/>
        <w:t>menjad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, di mana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permukaa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160 </w:t>
      </w:r>
      <w:r w:rsidRPr="005F0F47">
        <w:rPr>
          <w:rFonts w:ascii="Times New Roman" w:hAnsi="Times New Roman" w:cs="Times New Roman"/>
          <w:sz w:val="24"/>
          <w:szCs w:val="24"/>
        </w:rPr>
        <w:t>m</w:t>
      </w:r>
      <w:r w:rsidRPr="005F0F47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100 kali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permukaa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. </w:t>
      </w:r>
      <w:sdt>
        <w:sdtPr>
          <w:rPr>
            <w:rFonts w:ascii="Times New Roman" w:hAnsi="Times New Roman" w:cs="Times New Roman"/>
            <w:sz w:val="24"/>
            <w:szCs w:val="24"/>
          </w:rPr>
          <w:id w:val="-1821799113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Ang19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Anggi, 2019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>.</w:t>
      </w:r>
    </w:p>
    <w:p w14:paraId="03ADC554" w14:textId="77777777" w:rsidR="00192C9B" w:rsidRPr="00C76AB0" w:rsidRDefault="00192C9B" w:rsidP="00192C9B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76AB0">
        <w:rPr>
          <w:rFonts w:ascii="Times New Roman" w:hAnsi="Times New Roman" w:cs="Times New Roman"/>
          <w:sz w:val="24"/>
          <w:szCs w:val="24"/>
        </w:rPr>
        <w:t>Ciri-ciri</w:t>
      </w:r>
      <w:proofErr w:type="spellEnd"/>
      <w:r w:rsidRPr="00C76AB0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C76AB0">
        <w:rPr>
          <w:rFonts w:ascii="Times New Roman" w:hAnsi="Times New Roman" w:cs="Times New Roman"/>
          <w:sz w:val="24"/>
          <w:szCs w:val="24"/>
        </w:rPr>
        <w:t>alveolus :</w:t>
      </w:r>
      <w:proofErr w:type="gramEnd"/>
    </w:p>
    <w:p w14:paraId="3C77D61F" w14:textId="77777777" w:rsidR="00192C9B" w:rsidRPr="00CD6C19" w:rsidRDefault="00192C9B" w:rsidP="00192C9B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D6C19">
        <w:rPr>
          <w:rFonts w:ascii="Times New Roman" w:hAnsi="Times New Roman" w:cs="Times New Roman"/>
          <w:sz w:val="24"/>
          <w:szCs w:val="24"/>
        </w:rPr>
        <w:t>-</w:t>
      </w:r>
      <w:r w:rsidRPr="00CD6C19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Halus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C5E3C5A" w14:textId="77777777" w:rsidR="00192C9B" w:rsidRPr="00CD6C19" w:rsidRDefault="00192C9B" w:rsidP="00192C9B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D6C19">
        <w:rPr>
          <w:rFonts w:ascii="Times New Roman" w:hAnsi="Times New Roman" w:cs="Times New Roman"/>
          <w:sz w:val="24"/>
          <w:szCs w:val="24"/>
        </w:rPr>
        <w:t>-</w:t>
      </w:r>
      <w:r w:rsidRPr="00CD6C19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gelembung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tipis</w:t>
      </w:r>
    </w:p>
    <w:p w14:paraId="263E216A" w14:textId="77777777" w:rsidR="00192C9B" w:rsidRPr="00CD6C19" w:rsidRDefault="00192C9B" w:rsidP="00192C9B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D6C19">
        <w:rPr>
          <w:rFonts w:ascii="Times New Roman" w:hAnsi="Times New Roman" w:cs="Times New Roman"/>
          <w:sz w:val="24"/>
          <w:szCs w:val="24"/>
        </w:rPr>
        <w:t>-</w:t>
      </w:r>
      <w:r w:rsidRPr="00CD6C19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cabang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bronkiolus</w:t>
      </w:r>
      <w:proofErr w:type="spellEnd"/>
    </w:p>
    <w:p w14:paraId="38949562" w14:textId="77777777" w:rsidR="00192C9B" w:rsidRPr="00CD6C19" w:rsidRDefault="00192C9B" w:rsidP="00192C9B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D6C19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CD6C19">
        <w:rPr>
          <w:rFonts w:ascii="Times New Roman" w:hAnsi="Times New Roman" w:cs="Times New Roman"/>
          <w:sz w:val="24"/>
          <w:szCs w:val="24"/>
        </w:rPr>
        <w:t>alveolus :</w:t>
      </w:r>
      <w:proofErr w:type="gramEnd"/>
    </w:p>
    <w:p w14:paraId="37339B15" w14:textId="77777777" w:rsidR="00192C9B" w:rsidRPr="00CD6C19" w:rsidRDefault="00192C9B" w:rsidP="00192C9B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D6C19">
        <w:rPr>
          <w:rFonts w:ascii="Times New Roman" w:hAnsi="Times New Roman" w:cs="Times New Roman"/>
          <w:sz w:val="24"/>
          <w:szCs w:val="24"/>
        </w:rPr>
        <w:t>-</w:t>
      </w:r>
      <w:r w:rsidRPr="00CD6C19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Pertukara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Gas</w:t>
      </w:r>
    </w:p>
    <w:p w14:paraId="51D13D3C" w14:textId="77777777" w:rsidR="00192C9B" w:rsidRDefault="00192C9B" w:rsidP="00192C9B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D6C19">
        <w:rPr>
          <w:rFonts w:ascii="Times New Roman" w:hAnsi="Times New Roman" w:cs="Times New Roman"/>
          <w:sz w:val="24"/>
          <w:szCs w:val="24"/>
        </w:rPr>
        <w:t>-</w:t>
      </w:r>
      <w:r w:rsidRPr="00CD6C19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Udara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D6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6C19">
        <w:rPr>
          <w:rFonts w:ascii="Times New Roman" w:hAnsi="Times New Roman" w:cs="Times New Roman"/>
          <w:sz w:val="24"/>
          <w:szCs w:val="24"/>
        </w:rPr>
        <w:t>Tubuh</w:t>
      </w:r>
      <w:proofErr w:type="spellEnd"/>
    </w:p>
    <w:p w14:paraId="63270102" w14:textId="77777777" w:rsidR="00192C9B" w:rsidRDefault="00192C9B" w:rsidP="00192C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anan</w:t>
      </w:r>
      <w:proofErr w:type="spellEnd"/>
    </w:p>
    <w:p w14:paraId="6A5E9E3D" w14:textId="77777777" w:rsidR="00192C9B" w:rsidRPr="008C7585" w:rsidRDefault="00192C9B" w:rsidP="00192C9B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ang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w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25 – 550 </w:t>
      </w:r>
      <w:proofErr w:type="gramStart"/>
      <w:r>
        <w:rPr>
          <w:rFonts w:ascii="Times New Roman" w:hAnsi="Times New Roman" w:cs="Times New Roman"/>
          <w:sz w:val="24"/>
          <w:szCs w:val="24"/>
        </w:rPr>
        <w:t>gram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.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75 – 600 </w:t>
      </w:r>
      <w:proofErr w:type="gramStart"/>
      <w:r>
        <w:rPr>
          <w:rFonts w:ascii="Times New Roman" w:hAnsi="Times New Roman" w:cs="Times New Roman"/>
          <w:sz w:val="24"/>
          <w:szCs w:val="24"/>
        </w:rPr>
        <w:t>gram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>
        <w:rPr>
          <w:rFonts w:ascii="Times New Roman" w:hAnsi="Times New Roman" w:cs="Times New Roman"/>
          <w:sz w:val="24"/>
          <w:szCs w:val="24"/>
        </w:rPr>
        <w:t>lob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b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perior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lob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erio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>
        <w:rPr>
          <w:rFonts w:ascii="Times New Roman" w:hAnsi="Times New Roman" w:cs="Times New Roman"/>
          <w:sz w:val="24"/>
          <w:szCs w:val="24"/>
        </w:rPr>
        <w:t>lob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b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perior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lob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di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n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lob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ferior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1475488298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Ang16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Rosalia, 2016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>.</w:t>
      </w:r>
    </w:p>
    <w:p w14:paraId="4AE9754F" w14:textId="77777777" w:rsidR="00192C9B" w:rsidRPr="00C75FF0" w:rsidRDefault="00192C9B" w:rsidP="00192C9B">
      <w:pPr>
        <w:pStyle w:val="Heading2"/>
        <w:spacing w:line="48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26" w:name="_Toc8723073"/>
      <w:bookmarkStart w:id="27" w:name="_Toc26280639"/>
      <w:r w:rsidRPr="00D05F8E">
        <w:rPr>
          <w:rFonts w:ascii="Times New Roman" w:hAnsi="Times New Roman" w:cs="Times New Roman"/>
          <w:b/>
          <w:color w:val="auto"/>
          <w:sz w:val="24"/>
          <w:szCs w:val="24"/>
        </w:rPr>
        <w:t>2.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>1.2</w:t>
      </w:r>
      <w:r w:rsidRPr="00D05F8E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proofErr w:type="spellStart"/>
      <w:r w:rsidRPr="00D05F8E">
        <w:rPr>
          <w:rFonts w:ascii="Times New Roman" w:hAnsi="Times New Roman" w:cs="Times New Roman"/>
          <w:b/>
          <w:color w:val="auto"/>
          <w:sz w:val="24"/>
          <w:szCs w:val="24"/>
        </w:rPr>
        <w:t>Fungsi</w:t>
      </w:r>
      <w:proofErr w:type="spellEnd"/>
      <w:r w:rsidRPr="00D05F8E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proofErr w:type="spellStart"/>
      <w:r w:rsidRPr="00D05F8E">
        <w:rPr>
          <w:rFonts w:ascii="Times New Roman" w:hAnsi="Times New Roman" w:cs="Times New Roman"/>
          <w:b/>
          <w:color w:val="auto"/>
          <w:sz w:val="24"/>
          <w:szCs w:val="24"/>
        </w:rPr>
        <w:t>Paru-paru</w:t>
      </w:r>
      <w:bookmarkEnd w:id="26"/>
      <w:bookmarkEnd w:id="27"/>
      <w:proofErr w:type="spellEnd"/>
    </w:p>
    <w:p w14:paraId="794627CB" w14:textId="77777777" w:rsidR="00192C9B" w:rsidRPr="00C75FF0" w:rsidRDefault="00192C9B" w:rsidP="00192C9B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irasi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di</w:t>
      </w:r>
      <w:r>
        <w:rPr>
          <w:rFonts w:ascii="Times New Roman" w:hAnsi="Times New Roman" w:cs="Times New Roman"/>
          <w:sz w:val="24"/>
          <w:szCs w:val="24"/>
        </w:rPr>
        <w:t>mana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rongga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pertukaran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gas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oksigen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(O</w:t>
      </w:r>
      <w:r w:rsidRPr="00C75FF0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C75FF0">
        <w:rPr>
          <w:rFonts w:ascii="Times New Roman" w:hAnsi="Times New Roman" w:cs="Times New Roman"/>
          <w:sz w:val="24"/>
          <w:szCs w:val="24"/>
        </w:rPr>
        <w:t xml:space="preserve">)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</w:t>
      </w:r>
      <w:r w:rsidRPr="00C75FF0">
        <w:rPr>
          <w:rFonts w:ascii="Times New Roman" w:hAnsi="Times New Roman" w:cs="Times New Roman"/>
          <w:sz w:val="24"/>
          <w:szCs w:val="24"/>
        </w:rPr>
        <w:t>arbon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dioksida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(CO</w:t>
      </w:r>
      <w:r w:rsidRPr="00C75FF0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C75FF0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Pertukaran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lastRenderedPageBreak/>
        <w:t>terjadi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terkecil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alveoli.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prosesnya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melewati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lubang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hidung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hidung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saring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bulu-bulu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halus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diteruskan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menuju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batang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tenggorokan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trakea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Trakea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mengirim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disaring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menuju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oksigen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diserap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pembuluh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halus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Sebaliknya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, gas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karbon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dioksida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(CO</w:t>
      </w:r>
      <w:r w:rsidRPr="00C75FF0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C75FF0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pembuluh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dibuang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menghembuskan</w:t>
      </w:r>
      <w:proofErr w:type="spellEnd"/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FF0">
        <w:rPr>
          <w:rFonts w:ascii="Times New Roman" w:hAnsi="Times New Roman" w:cs="Times New Roman"/>
          <w:sz w:val="24"/>
          <w:szCs w:val="24"/>
        </w:rPr>
        <w:t>nafa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Pr="00C75FF0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1066687968"/>
          <w:citation/>
        </w:sdtPr>
        <w:sdtContent>
          <w:r w:rsidRPr="00C75FF0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C75FF0">
            <w:rPr>
              <w:rFonts w:ascii="Times New Roman" w:hAnsi="Times New Roman" w:cs="Times New Roman"/>
              <w:sz w:val="24"/>
              <w:szCs w:val="24"/>
            </w:rPr>
            <w:instrText xml:space="preserve"> CITATION Hen171 \l 1033 </w:instrText>
          </w:r>
          <w:r w:rsidRPr="00C75FF0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Kusumawati H. , 2017)</w:t>
          </w:r>
          <w:r w:rsidRPr="00C75FF0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</w:p>
    <w:p w14:paraId="13719D9F" w14:textId="77777777" w:rsidR="00192C9B" w:rsidRPr="00D05F8E" w:rsidRDefault="00192C9B" w:rsidP="00192C9B">
      <w:pPr>
        <w:pStyle w:val="Heading2"/>
        <w:spacing w:line="600" w:lineRule="auto"/>
        <w:rPr>
          <w:rFonts w:ascii="Times New Roman" w:hAnsi="Times New Roman" w:cs="Times New Roman"/>
          <w:b/>
          <w:sz w:val="24"/>
          <w:szCs w:val="24"/>
        </w:rPr>
      </w:pPr>
      <w:bookmarkStart w:id="28" w:name="_Toc8723074"/>
      <w:bookmarkStart w:id="29" w:name="_Toc26280640"/>
      <w:r>
        <w:rPr>
          <w:rFonts w:ascii="Times New Roman" w:hAnsi="Times New Roman" w:cs="Times New Roman"/>
          <w:b/>
          <w:color w:val="auto"/>
          <w:sz w:val="24"/>
          <w:szCs w:val="24"/>
        </w:rPr>
        <w:t xml:space="preserve">2.1.3 </w:t>
      </w:r>
      <w:proofErr w:type="spellStart"/>
      <w:r w:rsidRPr="00D05F8E">
        <w:rPr>
          <w:rFonts w:ascii="Times New Roman" w:hAnsi="Times New Roman" w:cs="Times New Roman"/>
          <w:b/>
          <w:color w:val="auto"/>
          <w:sz w:val="24"/>
          <w:szCs w:val="24"/>
        </w:rPr>
        <w:t>Penyakit</w:t>
      </w:r>
      <w:proofErr w:type="spellEnd"/>
      <w:r w:rsidRPr="00D05F8E">
        <w:rPr>
          <w:rFonts w:ascii="Times New Roman" w:hAnsi="Times New Roman" w:cs="Times New Roman"/>
          <w:b/>
          <w:color w:val="auto"/>
          <w:sz w:val="24"/>
          <w:szCs w:val="24"/>
        </w:rPr>
        <w:t xml:space="preserve"> pada </w:t>
      </w:r>
      <w:proofErr w:type="spellStart"/>
      <w:r w:rsidRPr="00D05F8E">
        <w:rPr>
          <w:rFonts w:ascii="Times New Roman" w:hAnsi="Times New Roman" w:cs="Times New Roman"/>
          <w:b/>
          <w:color w:val="auto"/>
          <w:sz w:val="24"/>
          <w:szCs w:val="24"/>
        </w:rPr>
        <w:t>Paru-Paru</w:t>
      </w:r>
      <w:bookmarkEnd w:id="28"/>
      <w:bookmarkEnd w:id="29"/>
      <w:proofErr w:type="spellEnd"/>
    </w:p>
    <w:p w14:paraId="08B88E71" w14:textId="77777777" w:rsidR="00192C9B" w:rsidRDefault="00192C9B" w:rsidP="00192C9B">
      <w:pPr>
        <w:pStyle w:val="ListParagraph"/>
        <w:numPr>
          <w:ilvl w:val="0"/>
          <w:numId w:val="3"/>
        </w:numPr>
        <w:spacing w:line="60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C3094">
        <w:rPr>
          <w:rFonts w:ascii="Times New Roman" w:hAnsi="Times New Roman" w:cs="Times New Roman"/>
          <w:b/>
          <w:sz w:val="24"/>
          <w:szCs w:val="24"/>
        </w:rPr>
        <w:t>Asma</w:t>
      </w:r>
    </w:p>
    <w:p w14:paraId="2B3D48F0" w14:textId="77777777" w:rsidR="00192C9B" w:rsidRPr="005C3094" w:rsidRDefault="00192C9B" w:rsidP="00192C9B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s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6923E864" w14:textId="77777777" w:rsidR="00192C9B" w:rsidRDefault="00192C9B" w:rsidP="00192C9B">
      <w:pPr>
        <w:pStyle w:val="ListParagraph"/>
        <w:spacing w:line="480" w:lineRule="auto"/>
        <w:ind w:left="144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sma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umb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l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af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aler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et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er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am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e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ot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sikolog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sdt>
        <w:sdtPr>
          <w:rPr>
            <w:rFonts w:ascii="Times New Roman" w:hAnsi="Times New Roman" w:cs="Times New Roman"/>
            <w:sz w:val="24"/>
            <w:szCs w:val="24"/>
          </w:rPr>
          <w:id w:val="-931198998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Hen17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Kusumawati H. , 2017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</w:p>
    <w:p w14:paraId="21972FED" w14:textId="77777777" w:rsidR="00192C9B" w:rsidRDefault="00192C9B" w:rsidP="00192C9B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Geja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w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40166AA5" w14:textId="77777777" w:rsidR="00192C9B" w:rsidRDefault="00192C9B" w:rsidP="00192C9B">
      <w:pPr>
        <w:pStyle w:val="ListParagraph"/>
        <w:numPr>
          <w:ilvl w:val="0"/>
          <w:numId w:val="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C3094">
        <w:rPr>
          <w:rFonts w:ascii="Times New Roman" w:hAnsi="Times New Roman" w:cs="Times New Roman"/>
          <w:sz w:val="24"/>
          <w:szCs w:val="24"/>
        </w:rPr>
        <w:t>Batuk</w:t>
      </w:r>
      <w:proofErr w:type="spellEnd"/>
      <w:r w:rsidRPr="005C309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C3094">
        <w:rPr>
          <w:rFonts w:ascii="Times New Roman" w:hAnsi="Times New Roman" w:cs="Times New Roman"/>
          <w:sz w:val="24"/>
          <w:szCs w:val="24"/>
        </w:rPr>
        <w:t>malam</w:t>
      </w:r>
      <w:proofErr w:type="spellEnd"/>
      <w:r w:rsidRPr="005C30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C3094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5C30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C309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5C30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C3094">
        <w:rPr>
          <w:rFonts w:ascii="Times New Roman" w:hAnsi="Times New Roman" w:cs="Times New Roman"/>
          <w:sz w:val="24"/>
          <w:szCs w:val="24"/>
        </w:rPr>
        <w:t>dini</w:t>
      </w:r>
      <w:proofErr w:type="spellEnd"/>
      <w:r w:rsidRPr="005C30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C3094">
        <w:rPr>
          <w:rFonts w:ascii="Times New Roman" w:hAnsi="Times New Roman" w:cs="Times New Roman"/>
          <w:sz w:val="24"/>
          <w:szCs w:val="24"/>
        </w:rPr>
        <w:t>hari</w:t>
      </w:r>
      <w:proofErr w:type="spellEnd"/>
    </w:p>
    <w:p w14:paraId="370603B9" w14:textId="77777777" w:rsidR="00192C9B" w:rsidRDefault="00192C9B" w:rsidP="00192C9B">
      <w:pPr>
        <w:pStyle w:val="ListParagraph"/>
        <w:numPr>
          <w:ilvl w:val="0"/>
          <w:numId w:val="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C3094">
        <w:rPr>
          <w:rFonts w:ascii="Times New Roman" w:hAnsi="Times New Roman" w:cs="Times New Roman"/>
          <w:sz w:val="24"/>
          <w:szCs w:val="24"/>
        </w:rPr>
        <w:t>Sesak</w:t>
      </w:r>
      <w:proofErr w:type="spellEnd"/>
      <w:r w:rsidRPr="005C30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C3094">
        <w:rPr>
          <w:rFonts w:ascii="Times New Roman" w:hAnsi="Times New Roman" w:cs="Times New Roman"/>
          <w:sz w:val="24"/>
          <w:szCs w:val="24"/>
        </w:rPr>
        <w:t>nafas</w:t>
      </w:r>
      <w:proofErr w:type="spellEnd"/>
    </w:p>
    <w:p w14:paraId="7CC9AA7E" w14:textId="77777777" w:rsidR="00192C9B" w:rsidRDefault="00192C9B" w:rsidP="00192C9B">
      <w:pPr>
        <w:pStyle w:val="ListParagraph"/>
        <w:numPr>
          <w:ilvl w:val="0"/>
          <w:numId w:val="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C3094">
        <w:rPr>
          <w:rFonts w:ascii="Times New Roman" w:hAnsi="Times New Roman" w:cs="Times New Roman"/>
          <w:sz w:val="24"/>
          <w:szCs w:val="24"/>
        </w:rPr>
        <w:t>Nafas</w:t>
      </w:r>
      <w:proofErr w:type="spellEnd"/>
      <w:r w:rsidRPr="005C309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C3094">
        <w:rPr>
          <w:rFonts w:ascii="Times New Roman" w:hAnsi="Times New Roman" w:cs="Times New Roman"/>
          <w:sz w:val="24"/>
          <w:szCs w:val="24"/>
        </w:rPr>
        <w:t>berbunyi</w:t>
      </w:r>
      <w:proofErr w:type="spellEnd"/>
      <w:r w:rsidRPr="005C30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C3094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5C30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C3094">
        <w:rPr>
          <w:rFonts w:ascii="Times New Roman" w:hAnsi="Times New Roman" w:cs="Times New Roman"/>
          <w:sz w:val="24"/>
          <w:szCs w:val="24"/>
        </w:rPr>
        <w:t>menghembuskan</w:t>
      </w:r>
      <w:proofErr w:type="spellEnd"/>
      <w:r w:rsidRPr="005C30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C3094">
        <w:rPr>
          <w:rFonts w:ascii="Times New Roman" w:hAnsi="Times New Roman" w:cs="Times New Roman"/>
          <w:sz w:val="24"/>
          <w:szCs w:val="24"/>
        </w:rPr>
        <w:t>nafas</w:t>
      </w:r>
      <w:proofErr w:type="spellEnd"/>
    </w:p>
    <w:p w14:paraId="5F9E9F41" w14:textId="77777777" w:rsidR="00192C9B" w:rsidRDefault="00192C9B" w:rsidP="00192C9B">
      <w:pPr>
        <w:pStyle w:val="ListParagraph"/>
        <w:numPr>
          <w:ilvl w:val="0"/>
          <w:numId w:val="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C3094">
        <w:rPr>
          <w:rFonts w:ascii="Times New Roman" w:hAnsi="Times New Roman" w:cs="Times New Roman"/>
          <w:sz w:val="24"/>
          <w:szCs w:val="24"/>
        </w:rPr>
        <w:t xml:space="preserve">Dada </w:t>
      </w:r>
      <w:proofErr w:type="spellStart"/>
      <w:r w:rsidRPr="005C3094">
        <w:rPr>
          <w:rFonts w:ascii="Times New Roman" w:hAnsi="Times New Roman" w:cs="Times New Roman"/>
          <w:sz w:val="24"/>
          <w:szCs w:val="24"/>
        </w:rPr>
        <w:t>terasa</w:t>
      </w:r>
      <w:proofErr w:type="spellEnd"/>
      <w:r w:rsidRPr="005C30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C3094">
        <w:rPr>
          <w:rFonts w:ascii="Times New Roman" w:hAnsi="Times New Roman" w:cs="Times New Roman"/>
          <w:sz w:val="24"/>
          <w:szCs w:val="24"/>
        </w:rPr>
        <w:t>berat</w:t>
      </w:r>
      <w:proofErr w:type="spellEnd"/>
    </w:p>
    <w:p w14:paraId="635067A3" w14:textId="77777777" w:rsidR="00192C9B" w:rsidRPr="00C76AB0" w:rsidRDefault="00192C9B" w:rsidP="00192C9B">
      <w:pPr>
        <w:pStyle w:val="ListParagraph"/>
        <w:numPr>
          <w:ilvl w:val="0"/>
          <w:numId w:val="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C3094">
        <w:rPr>
          <w:rFonts w:ascii="Times New Roman" w:hAnsi="Times New Roman" w:cs="Times New Roman"/>
          <w:sz w:val="24"/>
          <w:szCs w:val="24"/>
        </w:rPr>
        <w:t>Dahak</w:t>
      </w:r>
      <w:proofErr w:type="spellEnd"/>
      <w:r w:rsidRPr="005C30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C3094">
        <w:rPr>
          <w:rFonts w:ascii="Times New Roman" w:hAnsi="Times New Roman" w:cs="Times New Roman"/>
          <w:sz w:val="24"/>
          <w:szCs w:val="24"/>
        </w:rPr>
        <w:t>susah</w:t>
      </w:r>
      <w:proofErr w:type="spellEnd"/>
      <w:r w:rsidRPr="005C30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C3094">
        <w:rPr>
          <w:rFonts w:ascii="Times New Roman" w:hAnsi="Times New Roman" w:cs="Times New Roman"/>
          <w:sz w:val="24"/>
          <w:szCs w:val="24"/>
        </w:rPr>
        <w:t>keluar</w:t>
      </w:r>
      <w:proofErr w:type="spellEnd"/>
    </w:p>
    <w:p w14:paraId="1EA4CF0E" w14:textId="77777777" w:rsidR="00192C9B" w:rsidRDefault="00192C9B" w:rsidP="00192C9B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-1264610509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Ris18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Swari, 2018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>:</w:t>
      </w:r>
    </w:p>
    <w:p w14:paraId="33A802B6" w14:textId="77777777" w:rsidR="00192C9B" w:rsidRDefault="00192C9B" w:rsidP="00192C9B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as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mpir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F7CC38D" w14:textId="77777777" w:rsidR="00192C9B" w:rsidRDefault="00192C9B" w:rsidP="00192C9B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ri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duk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longg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kat </w:t>
      </w:r>
      <w:proofErr w:type="spellStart"/>
      <w:r>
        <w:rPr>
          <w:rFonts w:ascii="Times New Roman" w:hAnsi="Times New Roman" w:cs="Times New Roman"/>
          <w:sz w:val="24"/>
          <w:szCs w:val="24"/>
        </w:rPr>
        <w:t>pingg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mp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naf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as</w:t>
      </w:r>
      <w:proofErr w:type="spellEnd"/>
    </w:p>
    <w:p w14:paraId="0066E459" w14:textId="77777777" w:rsidR="00192C9B" w:rsidRDefault="00192C9B" w:rsidP="00192C9B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af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w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ep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perang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652E1EF" w14:textId="77777777" w:rsidR="00192C9B" w:rsidRDefault="00192C9B" w:rsidP="00192C9B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in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c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mb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4B238C3" w14:textId="77777777" w:rsidR="00192C9B" w:rsidRPr="00D040D0" w:rsidRDefault="00192C9B" w:rsidP="00192C9B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D040D0">
        <w:rPr>
          <w:rFonts w:ascii="Times New Roman" w:hAnsi="Times New Roman" w:cs="Times New Roman"/>
          <w:b/>
          <w:sz w:val="24"/>
          <w:szCs w:val="24"/>
        </w:rPr>
        <w:t>Tuberkulosis</w:t>
      </w:r>
      <w:proofErr w:type="spellEnd"/>
      <w:r w:rsidRPr="00D040D0">
        <w:rPr>
          <w:rFonts w:ascii="Times New Roman" w:hAnsi="Times New Roman" w:cs="Times New Roman"/>
          <w:b/>
          <w:sz w:val="24"/>
          <w:szCs w:val="24"/>
        </w:rPr>
        <w:t xml:space="preserve"> (TBC)</w:t>
      </w:r>
    </w:p>
    <w:p w14:paraId="343855C3" w14:textId="77777777" w:rsidR="00192C9B" w:rsidRDefault="00192C9B" w:rsidP="00192C9B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TBC</w:t>
      </w:r>
      <w:r w:rsidRPr="005C309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703EE0FB" w14:textId="77777777" w:rsidR="00192C9B" w:rsidRPr="00C42CDF" w:rsidRDefault="00192C9B" w:rsidP="00192C9B">
      <w:pPr>
        <w:pStyle w:val="ListParagraph"/>
        <w:spacing w:line="480" w:lineRule="auto"/>
        <w:ind w:left="2203" w:firstLine="67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Inf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k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Mycobacterium tuberculosis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s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b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ak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ul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l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l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len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ra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s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ant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gan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-781339639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Lik17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Samiadi, 2017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>.</w:t>
      </w:r>
    </w:p>
    <w:p w14:paraId="3749FC27" w14:textId="77777777" w:rsidR="00192C9B" w:rsidRPr="00C103DF" w:rsidRDefault="00192C9B" w:rsidP="00192C9B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C103DF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Pr="00C103DF">
        <w:rPr>
          <w:rFonts w:ascii="Times New Roman" w:hAnsi="Times New Roman" w:cs="Times New Roman"/>
          <w:sz w:val="24"/>
          <w:szCs w:val="24"/>
        </w:rPr>
        <w:t xml:space="preserve"> TBC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844910101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Wiw19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Widiastuti W. , 2019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Pr="00C103DF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2C5B22E2" w14:textId="77777777" w:rsidR="00192C9B" w:rsidRPr="00DA266F" w:rsidRDefault="00192C9B" w:rsidP="00192C9B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>
        <w:rPr>
          <w:rFonts w:ascii="Times New Roman" w:hAnsi="Times New Roman" w:cs="Times New Roman"/>
          <w:sz w:val="24"/>
          <w:szCs w:val="24"/>
        </w:rPr>
        <w:t>mingg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</w:t>
      </w:r>
      <w:r w:rsidRPr="00DA266F">
        <w:rPr>
          <w:rFonts w:ascii="Times New Roman" w:hAnsi="Times New Roman" w:cs="Times New Roman"/>
          <w:sz w:val="24"/>
          <w:szCs w:val="24"/>
        </w:rPr>
        <w:t>ahak</w:t>
      </w:r>
      <w:proofErr w:type="spellEnd"/>
      <w:r w:rsidRPr="00DA2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266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A2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266F">
        <w:rPr>
          <w:rFonts w:ascii="Times New Roman" w:hAnsi="Times New Roman" w:cs="Times New Roman"/>
          <w:sz w:val="24"/>
          <w:szCs w:val="24"/>
        </w:rPr>
        <w:t>batuk</w:t>
      </w:r>
      <w:proofErr w:type="spellEnd"/>
      <w:r w:rsidRPr="00DA2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266F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DA2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266F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DA2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266F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DA2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266F">
        <w:rPr>
          <w:rFonts w:ascii="Times New Roman" w:hAnsi="Times New Roman" w:cs="Times New Roman"/>
          <w:sz w:val="24"/>
          <w:szCs w:val="24"/>
        </w:rPr>
        <w:t>parah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F561337" w14:textId="77777777" w:rsidR="00192C9B" w:rsidRPr="00C103DF" w:rsidRDefault="00192C9B" w:rsidP="00192C9B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s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fas</w:t>
      </w:r>
      <w:proofErr w:type="spellEnd"/>
    </w:p>
    <w:p w14:paraId="642BFA06" w14:textId="77777777" w:rsidR="00192C9B" w:rsidRPr="00C103DF" w:rsidRDefault="00192C9B" w:rsidP="00192C9B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Nafs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n</w:t>
      </w:r>
      <w:proofErr w:type="spellEnd"/>
    </w:p>
    <w:p w14:paraId="0623983E" w14:textId="77777777" w:rsidR="00192C9B" w:rsidRPr="00C103DF" w:rsidRDefault="00192C9B" w:rsidP="00192C9B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m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m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rt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igil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E9430C2" w14:textId="77777777" w:rsidR="00192C9B" w:rsidRPr="00074794" w:rsidRDefault="00192C9B" w:rsidP="00192C9B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Dem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m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rt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i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61F38BA" w14:textId="77777777" w:rsidR="00192C9B" w:rsidRPr="00EC0D5F" w:rsidRDefault="00192C9B" w:rsidP="00192C9B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eg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1662422595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Pup18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Juniman, 2018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66CFFE86" w14:textId="77777777" w:rsidR="00192C9B" w:rsidRPr="00DA266F" w:rsidRDefault="00192C9B" w:rsidP="00192C9B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in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4645B68" w14:textId="77777777" w:rsidR="00192C9B" w:rsidRPr="00DA266F" w:rsidRDefault="00192C9B" w:rsidP="00192C9B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ker </w:t>
      </w:r>
      <w:proofErr w:type="spellStart"/>
      <w:r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Karena masker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e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irus TBC.</w:t>
      </w:r>
    </w:p>
    <w:p w14:paraId="291380DF" w14:textId="77777777" w:rsidR="00192C9B" w:rsidRPr="003576E0" w:rsidRDefault="00192C9B" w:rsidP="00192C9B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uat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enti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Karena virus TBC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b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C43A78D" w14:textId="77777777" w:rsidR="00192C9B" w:rsidRPr="003576E0" w:rsidRDefault="00192C9B" w:rsidP="00192C9B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b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Virus TBC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b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mah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A7FC36E" w14:textId="77777777" w:rsidR="00192C9B" w:rsidRPr="008C7585" w:rsidRDefault="00192C9B" w:rsidP="00192C9B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BC, </w:t>
      </w:r>
      <w:proofErr w:type="spellStart"/>
      <w:r>
        <w:rPr>
          <w:rFonts w:ascii="Times New Roman" w:hAnsi="Times New Roman" w:cs="Times New Roman"/>
          <w:sz w:val="24"/>
          <w:szCs w:val="24"/>
        </w:rPr>
        <w:t>seger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27952DE" w14:textId="77777777" w:rsidR="00192C9B" w:rsidRPr="00D040D0" w:rsidRDefault="00192C9B" w:rsidP="00192C9B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040D0">
        <w:rPr>
          <w:rFonts w:ascii="Times New Roman" w:hAnsi="Times New Roman" w:cs="Times New Roman"/>
          <w:b/>
          <w:sz w:val="24"/>
          <w:szCs w:val="24"/>
        </w:rPr>
        <w:t>Influenza</w:t>
      </w:r>
    </w:p>
    <w:p w14:paraId="536CC485" w14:textId="77777777" w:rsidR="00192C9B" w:rsidRDefault="00192C9B" w:rsidP="00192C9B">
      <w:pPr>
        <w:pStyle w:val="ListParagraph"/>
        <w:numPr>
          <w:ilvl w:val="0"/>
          <w:numId w:val="10"/>
        </w:numPr>
        <w:spacing w:line="480" w:lineRule="auto"/>
        <w:ind w:left="1843" w:firstLine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E062A"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 w:rsidRPr="004E062A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4E062A">
        <w:rPr>
          <w:rFonts w:ascii="Times New Roman" w:hAnsi="Times New Roman" w:cs="Times New Roman"/>
          <w:sz w:val="24"/>
          <w:szCs w:val="24"/>
        </w:rPr>
        <w:t>Influenza :</w:t>
      </w:r>
      <w:proofErr w:type="gramEnd"/>
    </w:p>
    <w:p w14:paraId="0EBC1329" w14:textId="77777777" w:rsidR="00192C9B" w:rsidRDefault="00192C9B" w:rsidP="00192C9B">
      <w:pPr>
        <w:pStyle w:val="ListParagraph"/>
        <w:spacing w:line="480" w:lineRule="auto"/>
        <w:ind w:left="2160" w:firstLine="31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D3A76">
        <w:rPr>
          <w:rFonts w:ascii="Times New Roman" w:hAnsi="Times New Roman" w:cs="Times New Roman"/>
          <w:sz w:val="24"/>
          <w:szCs w:val="24"/>
        </w:rPr>
        <w:t>Infeksi</w:t>
      </w:r>
      <w:proofErr w:type="spellEnd"/>
      <w:r w:rsidRPr="003D3A76">
        <w:rPr>
          <w:rFonts w:ascii="Times New Roman" w:hAnsi="Times New Roman" w:cs="Times New Roman"/>
          <w:sz w:val="24"/>
          <w:szCs w:val="24"/>
        </w:rPr>
        <w:t xml:space="preserve"> virus yang </w:t>
      </w:r>
      <w:proofErr w:type="spellStart"/>
      <w:r w:rsidRPr="003D3A76">
        <w:rPr>
          <w:rFonts w:ascii="Times New Roman" w:hAnsi="Times New Roman" w:cs="Times New Roman"/>
          <w:sz w:val="24"/>
          <w:szCs w:val="24"/>
        </w:rPr>
        <w:t>menyerang</w:t>
      </w:r>
      <w:proofErr w:type="spellEnd"/>
      <w:r w:rsidRPr="003D3A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3A76">
        <w:rPr>
          <w:rFonts w:ascii="Times New Roman" w:hAnsi="Times New Roman" w:cs="Times New Roman"/>
          <w:sz w:val="24"/>
          <w:szCs w:val="24"/>
        </w:rPr>
        <w:t>siste</w:t>
      </w:r>
      <w:r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Pr="003D3A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3A76">
        <w:rPr>
          <w:rFonts w:ascii="Times New Roman" w:hAnsi="Times New Roman" w:cs="Times New Roman"/>
          <w:sz w:val="24"/>
          <w:szCs w:val="24"/>
        </w:rPr>
        <w:t>pernafasan</w:t>
      </w:r>
      <w:proofErr w:type="spellEnd"/>
      <w:r w:rsidRPr="003D3A7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3D3A76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3D3A7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D3A76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3D3A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3A7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D3A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3A76">
        <w:rPr>
          <w:rFonts w:ascii="Times New Roman" w:hAnsi="Times New Roman" w:cs="Times New Roman"/>
          <w:sz w:val="24"/>
          <w:szCs w:val="24"/>
        </w:rPr>
        <w:t>hidung</w:t>
      </w:r>
      <w:proofErr w:type="spellEnd"/>
      <w:r w:rsidRPr="003D3A7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3A76">
        <w:rPr>
          <w:rFonts w:ascii="Times New Roman" w:hAnsi="Times New Roman" w:cs="Times New Roman"/>
          <w:sz w:val="24"/>
          <w:szCs w:val="24"/>
        </w:rPr>
        <w:t>tenggorokan</w:t>
      </w:r>
      <w:proofErr w:type="spellEnd"/>
      <w:r w:rsidRPr="003D3A76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3D3A76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3D3A76">
        <w:rPr>
          <w:rFonts w:ascii="Times New Roman" w:hAnsi="Times New Roman" w:cs="Times New Roman"/>
          <w:sz w:val="24"/>
          <w:szCs w:val="24"/>
        </w:rPr>
        <w:t>).</w:t>
      </w:r>
      <w:sdt>
        <w:sdtPr>
          <w:rPr>
            <w:rFonts w:ascii="Times New Roman" w:hAnsi="Times New Roman" w:cs="Times New Roman"/>
            <w:sz w:val="24"/>
            <w:szCs w:val="24"/>
          </w:rPr>
          <w:id w:val="1146316598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Mar17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Marianti, 2017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</w:p>
    <w:p w14:paraId="6037D480" w14:textId="77777777" w:rsidR="00192C9B" w:rsidRDefault="00192C9B" w:rsidP="00192C9B">
      <w:pPr>
        <w:pStyle w:val="ListParagraph"/>
        <w:numPr>
          <w:ilvl w:val="0"/>
          <w:numId w:val="10"/>
        </w:numPr>
        <w:spacing w:line="480" w:lineRule="auto"/>
        <w:ind w:firstLine="112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Gej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influenza :</w:t>
      </w:r>
      <w:proofErr w:type="gramEnd"/>
    </w:p>
    <w:p w14:paraId="58E00CB6" w14:textId="77777777" w:rsidR="00192C9B" w:rsidRDefault="00192C9B" w:rsidP="00192C9B">
      <w:pPr>
        <w:pStyle w:val="ListParagraph"/>
        <w:spacing w:line="480" w:lineRule="auto"/>
        <w:ind w:left="1843" w:firstLine="31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</w:t>
      </w:r>
      <w:r w:rsidRPr="003576E0">
        <w:rPr>
          <w:rFonts w:ascii="Times New Roman" w:hAnsi="Times New Roman" w:cs="Times New Roman"/>
          <w:sz w:val="24"/>
          <w:szCs w:val="24"/>
        </w:rPr>
        <w:t>emam</w:t>
      </w:r>
      <w:proofErr w:type="spellEnd"/>
      <w:r w:rsidRPr="003576E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576E0">
        <w:rPr>
          <w:rFonts w:ascii="Times New Roman" w:hAnsi="Times New Roman" w:cs="Times New Roman"/>
          <w:sz w:val="24"/>
          <w:szCs w:val="24"/>
        </w:rPr>
        <w:t>pilek</w:t>
      </w:r>
      <w:proofErr w:type="spellEnd"/>
      <w:r w:rsidRPr="003576E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576E0">
        <w:rPr>
          <w:rFonts w:ascii="Times New Roman" w:hAnsi="Times New Roman" w:cs="Times New Roman"/>
          <w:sz w:val="24"/>
          <w:szCs w:val="24"/>
        </w:rPr>
        <w:t>hidung</w:t>
      </w:r>
      <w:proofErr w:type="spellEnd"/>
      <w:r w:rsidRPr="003576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6E0">
        <w:rPr>
          <w:rFonts w:ascii="Times New Roman" w:hAnsi="Times New Roman" w:cs="Times New Roman"/>
          <w:sz w:val="24"/>
          <w:szCs w:val="24"/>
        </w:rPr>
        <w:t>tersumbat</w:t>
      </w:r>
      <w:proofErr w:type="spellEnd"/>
      <w:r w:rsidRPr="003576E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3576E0">
        <w:rPr>
          <w:rFonts w:ascii="Times New Roman" w:hAnsi="Times New Roman" w:cs="Times New Roman"/>
          <w:sz w:val="24"/>
          <w:szCs w:val="24"/>
        </w:rPr>
        <w:t>sakit</w:t>
      </w:r>
      <w:proofErr w:type="spellEnd"/>
      <w:r w:rsidRPr="003576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6E0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Gej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lu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ba-ti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ger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>
        <w:rPr>
          <w:rFonts w:ascii="Times New Roman" w:hAnsi="Times New Roman" w:cs="Times New Roman"/>
          <w:sz w:val="24"/>
          <w:szCs w:val="24"/>
        </w:rPr>
        <w:t>mingg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r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sdt>
        <w:sdtPr>
          <w:rPr>
            <w:rFonts w:ascii="Times New Roman" w:hAnsi="Times New Roman" w:cs="Times New Roman"/>
            <w:sz w:val="24"/>
            <w:szCs w:val="24"/>
          </w:rPr>
          <w:id w:val="-1830970837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Tji19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Willy, 2019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</w:p>
    <w:p w14:paraId="265496A2" w14:textId="77777777" w:rsidR="00192C9B" w:rsidRDefault="00192C9B" w:rsidP="00192C9B">
      <w:pPr>
        <w:pStyle w:val="ListParagraph"/>
        <w:numPr>
          <w:ilvl w:val="0"/>
          <w:numId w:val="10"/>
        </w:numPr>
        <w:spacing w:line="480" w:lineRule="auto"/>
        <w:ind w:firstLine="1123"/>
        <w:jc w:val="both"/>
        <w:rPr>
          <w:rFonts w:ascii="Times New Roman" w:hAnsi="Times New Roman" w:cs="Times New Roman"/>
          <w:sz w:val="24"/>
          <w:szCs w:val="24"/>
        </w:rPr>
      </w:pPr>
      <w:r w:rsidRPr="003576E0">
        <w:rPr>
          <w:rFonts w:ascii="Times New Roman" w:hAnsi="Times New Roman" w:cs="Times New Roman"/>
          <w:sz w:val="24"/>
          <w:szCs w:val="24"/>
        </w:rPr>
        <w:lastRenderedPageBreak/>
        <w:t xml:space="preserve">Cara </w:t>
      </w:r>
      <w:proofErr w:type="spellStart"/>
      <w:r w:rsidRPr="003576E0">
        <w:rPr>
          <w:rFonts w:ascii="Times New Roman" w:hAnsi="Times New Roman" w:cs="Times New Roman"/>
          <w:sz w:val="24"/>
          <w:szCs w:val="24"/>
        </w:rPr>
        <w:t>penceg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1426539082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Umi17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Septia, 2017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Pr="003576E0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162389A3" w14:textId="77777777" w:rsidR="00192C9B" w:rsidRDefault="00192C9B" w:rsidP="00192C9B">
      <w:pPr>
        <w:pStyle w:val="ListParagraph"/>
        <w:numPr>
          <w:ilvl w:val="0"/>
          <w:numId w:val="1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Cu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b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air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lir</w:t>
      </w:r>
      <w:proofErr w:type="spellEnd"/>
    </w:p>
    <w:p w14:paraId="6C640250" w14:textId="77777777" w:rsidR="00192C9B" w:rsidRDefault="00192C9B" w:rsidP="00192C9B">
      <w:pPr>
        <w:pStyle w:val="ListParagraph"/>
        <w:numPr>
          <w:ilvl w:val="0"/>
          <w:numId w:val="1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ers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3B99792" w14:textId="77777777" w:rsidR="00192C9B" w:rsidRPr="00766A8F" w:rsidRDefault="00192C9B" w:rsidP="00192C9B">
      <w:pPr>
        <w:pStyle w:val="ListParagraph"/>
        <w:numPr>
          <w:ilvl w:val="0"/>
          <w:numId w:val="1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lu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utu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s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l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1F89415" w14:textId="77777777" w:rsidR="00192C9B" w:rsidRPr="00D040D0" w:rsidRDefault="00192C9B" w:rsidP="00192C9B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D040D0">
        <w:rPr>
          <w:rFonts w:ascii="Times New Roman" w:hAnsi="Times New Roman" w:cs="Times New Roman"/>
          <w:b/>
          <w:sz w:val="24"/>
          <w:szCs w:val="24"/>
        </w:rPr>
        <w:t>Bronkitis</w:t>
      </w:r>
      <w:proofErr w:type="spellEnd"/>
    </w:p>
    <w:p w14:paraId="0855AD85" w14:textId="77777777" w:rsidR="00192C9B" w:rsidRDefault="00192C9B" w:rsidP="00192C9B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ronki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59EE6A28" w14:textId="77777777" w:rsidR="00192C9B" w:rsidRDefault="00192C9B" w:rsidP="00192C9B">
      <w:pPr>
        <w:pStyle w:val="ListParagraph"/>
        <w:spacing w:line="480" w:lineRule="auto"/>
        <w:ind w:left="1800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A3CC2">
        <w:rPr>
          <w:rFonts w:ascii="Times New Roman" w:hAnsi="Times New Roman" w:cs="Times New Roman"/>
          <w:sz w:val="24"/>
          <w:szCs w:val="24"/>
        </w:rPr>
        <w:t>Bronkitis</w:t>
      </w:r>
      <w:proofErr w:type="spellEnd"/>
      <w:r w:rsidRPr="00CA3C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3CC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A3C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3CC2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CA3C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3CC2"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 w:rsidRPr="00CA3C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3CC2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CA3C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3CC2"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 w:rsidRPr="00CA3C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3CC2">
        <w:rPr>
          <w:rFonts w:ascii="Times New Roman" w:hAnsi="Times New Roman" w:cs="Times New Roman"/>
          <w:sz w:val="24"/>
          <w:szCs w:val="24"/>
        </w:rPr>
        <w:t>infeksi</w:t>
      </w:r>
      <w:proofErr w:type="spellEnd"/>
      <w:r w:rsidRPr="00CA3C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A3CC2">
        <w:rPr>
          <w:rFonts w:ascii="Times New Roman" w:hAnsi="Times New Roman" w:cs="Times New Roman"/>
          <w:sz w:val="24"/>
          <w:szCs w:val="24"/>
        </w:rPr>
        <w:t>menyeba</w:t>
      </w:r>
      <w:r>
        <w:rPr>
          <w:rFonts w:ascii="Times New Roman" w:hAnsi="Times New Roman" w:cs="Times New Roman"/>
          <w:sz w:val="24"/>
          <w:szCs w:val="24"/>
        </w:rPr>
        <w:t>b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ri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d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area </w:t>
      </w:r>
      <w:proofErr w:type="spellStart"/>
      <w:r>
        <w:rPr>
          <w:rFonts w:ascii="Times New Roman" w:hAnsi="Times New Roman" w:cs="Times New Roman"/>
          <w:sz w:val="24"/>
          <w:szCs w:val="24"/>
        </w:rPr>
        <w:t>bron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sdt>
        <w:sdtPr>
          <w:rPr>
            <w:rFonts w:ascii="Times New Roman" w:hAnsi="Times New Roman" w:cs="Times New Roman"/>
            <w:sz w:val="24"/>
            <w:szCs w:val="24"/>
          </w:rPr>
          <w:id w:val="-894581680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CITATION Nis19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Sari N. M., Liputan6, 2019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>.</w:t>
      </w:r>
    </w:p>
    <w:p w14:paraId="2A6B6C21" w14:textId="77777777" w:rsidR="00192C9B" w:rsidRDefault="00192C9B" w:rsidP="00192C9B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Gej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76200188" w14:textId="77777777" w:rsidR="00192C9B" w:rsidRDefault="00192C9B" w:rsidP="00192C9B">
      <w:pPr>
        <w:pStyle w:val="ListParagraph"/>
        <w:spacing w:line="480" w:lineRule="auto"/>
        <w:ind w:left="1800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ggoro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hid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umb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ny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da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le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em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ri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igil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4E7AC8D" w14:textId="77777777" w:rsidR="00192C9B" w:rsidRDefault="00192C9B" w:rsidP="00192C9B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ra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enceg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:</w:t>
      </w:r>
      <w:proofErr w:type="gramEnd"/>
    </w:p>
    <w:p w14:paraId="06D377AA" w14:textId="77777777" w:rsidR="00192C9B" w:rsidRDefault="00192C9B" w:rsidP="00192C9B">
      <w:pPr>
        <w:pStyle w:val="ListParagraph"/>
        <w:numPr>
          <w:ilvl w:val="0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aj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u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sik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ronkitis</w:t>
      </w:r>
      <w:proofErr w:type="spellEnd"/>
    </w:p>
    <w:p w14:paraId="79A27172" w14:textId="77777777" w:rsidR="00192C9B" w:rsidRDefault="00192C9B" w:rsidP="00192C9B">
      <w:pPr>
        <w:pStyle w:val="ListParagraph"/>
        <w:numPr>
          <w:ilvl w:val="0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hen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oko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7E7278F" w14:textId="77777777" w:rsidR="00192C9B" w:rsidRDefault="00192C9B" w:rsidP="00192C9B">
      <w:pPr>
        <w:pStyle w:val="ListParagraph"/>
        <w:numPr>
          <w:ilvl w:val="0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d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onsum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9E5909D" w14:textId="77777777" w:rsidR="00192C9B" w:rsidRDefault="00192C9B" w:rsidP="00192C9B">
      <w:pPr>
        <w:pStyle w:val="ListParagraph"/>
        <w:numPr>
          <w:ilvl w:val="0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Hin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er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C09F5">
        <w:rPr>
          <w:rFonts w:ascii="Times New Roman" w:hAnsi="Times New Roman" w:cs="Times New Roman"/>
          <w:sz w:val="24"/>
          <w:szCs w:val="24"/>
        </w:rPr>
        <w:t>Bronkitis</w:t>
      </w:r>
      <w:proofErr w:type="spellEnd"/>
      <w:r w:rsidRPr="001C09F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9F5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1C09F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9F5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Pr="001C09F5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1C09F5">
        <w:rPr>
          <w:rFonts w:ascii="Times New Roman" w:hAnsi="Times New Roman" w:cs="Times New Roman"/>
          <w:sz w:val="24"/>
          <w:szCs w:val="24"/>
        </w:rPr>
        <w:t>zat</w:t>
      </w:r>
      <w:proofErr w:type="spellEnd"/>
      <w:r w:rsidRPr="001C09F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9F5">
        <w:rPr>
          <w:rFonts w:ascii="Times New Roman" w:hAnsi="Times New Roman" w:cs="Times New Roman"/>
          <w:sz w:val="24"/>
          <w:szCs w:val="24"/>
        </w:rPr>
        <w:t>alergen</w:t>
      </w:r>
      <w:proofErr w:type="spellEnd"/>
      <w:r w:rsidRPr="001C09F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C09F5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1C09F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9F5">
        <w:rPr>
          <w:rFonts w:ascii="Times New Roman" w:hAnsi="Times New Roman" w:cs="Times New Roman"/>
          <w:sz w:val="24"/>
          <w:szCs w:val="24"/>
        </w:rPr>
        <w:t>debu</w:t>
      </w:r>
      <w:proofErr w:type="spellEnd"/>
      <w:r w:rsidRPr="001C09F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C09F5">
        <w:rPr>
          <w:rFonts w:ascii="Times New Roman" w:hAnsi="Times New Roman" w:cs="Times New Roman"/>
          <w:sz w:val="24"/>
          <w:szCs w:val="24"/>
        </w:rPr>
        <w:t>serbuk</w:t>
      </w:r>
      <w:proofErr w:type="spellEnd"/>
      <w:r w:rsidRPr="001C09F5">
        <w:rPr>
          <w:rFonts w:ascii="Times New Roman" w:hAnsi="Times New Roman" w:cs="Times New Roman"/>
          <w:sz w:val="24"/>
          <w:szCs w:val="24"/>
        </w:rPr>
        <w:t xml:space="preserve"> sari, </w:t>
      </w:r>
      <w:proofErr w:type="spellStart"/>
      <w:r w:rsidRPr="001C09F5">
        <w:rPr>
          <w:rFonts w:ascii="Times New Roman" w:hAnsi="Times New Roman" w:cs="Times New Roman"/>
          <w:sz w:val="24"/>
          <w:szCs w:val="24"/>
        </w:rPr>
        <w:t>bulu</w:t>
      </w:r>
      <w:proofErr w:type="spellEnd"/>
      <w:r w:rsidRPr="001C09F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9F5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Pr="001C09F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C09F5">
        <w:rPr>
          <w:rFonts w:ascii="Times New Roman" w:hAnsi="Times New Roman" w:cs="Times New Roman"/>
          <w:sz w:val="24"/>
          <w:szCs w:val="24"/>
        </w:rPr>
        <w:t>jamur</w:t>
      </w:r>
      <w:proofErr w:type="spellEnd"/>
      <w:r w:rsidRPr="001C09F5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1C09F5">
        <w:rPr>
          <w:rFonts w:ascii="Times New Roman" w:hAnsi="Times New Roman" w:cs="Times New Roman"/>
          <w:sz w:val="24"/>
          <w:szCs w:val="24"/>
        </w:rPr>
        <w:t>lainny</w:t>
      </w:r>
      <w:r>
        <w:rPr>
          <w:rFonts w:ascii="Times New Roman" w:hAnsi="Times New Roman" w:cs="Times New Roman"/>
          <w:sz w:val="24"/>
          <w:szCs w:val="24"/>
        </w:rPr>
        <w:t>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6E98D95" w14:textId="77777777" w:rsidR="00192C9B" w:rsidRDefault="00192C9B" w:rsidP="00192C9B">
      <w:pPr>
        <w:pStyle w:val="ListParagraph"/>
        <w:numPr>
          <w:ilvl w:val="0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ker </w:t>
      </w:r>
      <w:proofErr w:type="spellStart"/>
      <w:r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per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njun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ronchitis.</w:t>
      </w:r>
    </w:p>
    <w:p w14:paraId="28E96FF6" w14:textId="77777777" w:rsidR="00192C9B" w:rsidRPr="00D040D0" w:rsidRDefault="00192C9B" w:rsidP="00192C9B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D040D0">
        <w:rPr>
          <w:rFonts w:ascii="Times New Roman" w:hAnsi="Times New Roman" w:cs="Times New Roman"/>
          <w:b/>
          <w:sz w:val="24"/>
          <w:szCs w:val="24"/>
        </w:rPr>
        <w:t>Emfisema</w:t>
      </w:r>
      <w:proofErr w:type="spellEnd"/>
    </w:p>
    <w:p w14:paraId="1E78FA40" w14:textId="77777777" w:rsidR="00192C9B" w:rsidRDefault="00192C9B" w:rsidP="00192C9B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Emfise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22252079" w14:textId="77777777" w:rsidR="00192C9B" w:rsidRPr="0059156E" w:rsidRDefault="00192C9B" w:rsidP="00192C9B">
      <w:pPr>
        <w:pStyle w:val="ListParagraph"/>
        <w:spacing w:line="480" w:lineRule="auto"/>
        <w:ind w:left="1800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9156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5915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156E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Pr="005915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156E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5915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156E">
        <w:rPr>
          <w:rFonts w:ascii="Times New Roman" w:hAnsi="Times New Roman" w:cs="Times New Roman"/>
          <w:sz w:val="24"/>
          <w:szCs w:val="24"/>
        </w:rPr>
        <w:t>kantong</w:t>
      </w:r>
      <w:proofErr w:type="spellEnd"/>
      <w:r w:rsidRPr="005915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156E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59156E">
        <w:rPr>
          <w:rFonts w:ascii="Times New Roman" w:hAnsi="Times New Roman" w:cs="Times New Roman"/>
          <w:sz w:val="24"/>
          <w:szCs w:val="24"/>
        </w:rPr>
        <w:t xml:space="preserve"> (alveoli) di </w:t>
      </w:r>
      <w:proofErr w:type="spellStart"/>
      <w:r w:rsidRPr="0059156E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5915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156E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5915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156E">
        <w:rPr>
          <w:rFonts w:ascii="Times New Roman" w:hAnsi="Times New Roman" w:cs="Times New Roman"/>
          <w:sz w:val="24"/>
          <w:szCs w:val="24"/>
        </w:rPr>
        <w:t>kerusakan</w:t>
      </w:r>
      <w:proofErr w:type="spellEnd"/>
      <w:r w:rsidRPr="0059156E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id w:val="-1586373085"/>
          <w:citation/>
        </w:sdtPr>
        <w:sdtContent>
          <w:r w:rsidRPr="0059156E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59156E">
            <w:rPr>
              <w:rFonts w:ascii="Times New Roman" w:hAnsi="Times New Roman" w:cs="Times New Roman"/>
              <w:sz w:val="24"/>
              <w:szCs w:val="24"/>
            </w:rPr>
            <w:instrText xml:space="preserve"> CITATION Ger17 \l 1033 </w:instrText>
          </w:r>
          <w:r w:rsidRPr="0059156E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Kalis, 2017)</w:t>
          </w:r>
          <w:r w:rsidRPr="0059156E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Pr="0059156E">
        <w:rPr>
          <w:rFonts w:ascii="Times New Roman" w:hAnsi="Times New Roman" w:cs="Times New Roman"/>
          <w:sz w:val="24"/>
          <w:szCs w:val="24"/>
        </w:rPr>
        <w:t>.</w:t>
      </w:r>
    </w:p>
    <w:p w14:paraId="055B96C8" w14:textId="77777777" w:rsidR="00192C9B" w:rsidRDefault="00192C9B" w:rsidP="00192C9B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Gej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25B41B73" w14:textId="77777777" w:rsidR="00192C9B" w:rsidRDefault="00192C9B" w:rsidP="00192C9B">
      <w:pPr>
        <w:pStyle w:val="ListParagraph"/>
        <w:spacing w:line="480" w:lineRule="auto"/>
        <w:ind w:left="1800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u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naf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lahr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l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t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naf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ib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kuku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bu-a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s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f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a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epanjang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98DC560" w14:textId="77777777" w:rsidR="00192C9B" w:rsidRDefault="00192C9B" w:rsidP="00192C9B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ra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enceg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1ED9A900" w14:textId="77777777" w:rsidR="00192C9B" w:rsidRPr="00DB5EDE" w:rsidRDefault="00192C9B" w:rsidP="00192C9B">
      <w:pPr>
        <w:pStyle w:val="ListParagraph"/>
        <w:spacing w:line="480" w:lineRule="auto"/>
        <w:ind w:left="180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onsum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olahrag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F353686" w14:textId="77777777" w:rsidR="00192C9B" w:rsidRPr="00D040D0" w:rsidRDefault="00192C9B" w:rsidP="00192C9B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D040D0">
        <w:rPr>
          <w:rFonts w:ascii="Times New Roman" w:hAnsi="Times New Roman" w:cs="Times New Roman"/>
          <w:b/>
          <w:sz w:val="24"/>
          <w:szCs w:val="24"/>
        </w:rPr>
        <w:t>Kanker</w:t>
      </w:r>
      <w:proofErr w:type="spellEnd"/>
      <w:r w:rsidRPr="00D040D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D040D0">
        <w:rPr>
          <w:rFonts w:ascii="Times New Roman" w:hAnsi="Times New Roman" w:cs="Times New Roman"/>
          <w:b/>
          <w:sz w:val="24"/>
          <w:szCs w:val="24"/>
        </w:rPr>
        <w:t>Paru</w:t>
      </w:r>
      <w:proofErr w:type="spellEnd"/>
    </w:p>
    <w:p w14:paraId="57797E22" w14:textId="77777777" w:rsidR="00192C9B" w:rsidRDefault="00192C9B" w:rsidP="00192C9B">
      <w:pPr>
        <w:pStyle w:val="ListParagraph"/>
        <w:numPr>
          <w:ilvl w:val="0"/>
          <w:numId w:val="1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nk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6AE8B4D1" w14:textId="77777777" w:rsidR="00192C9B" w:rsidRDefault="00192C9B" w:rsidP="00192C9B">
      <w:pPr>
        <w:pStyle w:val="ListParagraph"/>
        <w:spacing w:line="480" w:lineRule="auto"/>
        <w:ind w:left="1800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ank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ggoro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trake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>
        <w:rPr>
          <w:rFonts w:ascii="Times New Roman" w:hAnsi="Times New Roman" w:cs="Times New Roman"/>
          <w:sz w:val="24"/>
          <w:szCs w:val="24"/>
        </w:rPr>
        <w:t>sal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bron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-1296063246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Ari18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Hutapea, 2018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>.</w:t>
      </w:r>
    </w:p>
    <w:p w14:paraId="7C6DA74A" w14:textId="77777777" w:rsidR="00192C9B" w:rsidRDefault="00192C9B" w:rsidP="00192C9B">
      <w:pPr>
        <w:pStyle w:val="ListParagraph"/>
        <w:numPr>
          <w:ilvl w:val="0"/>
          <w:numId w:val="1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Gej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15B7BB58" w14:textId="77777777" w:rsidR="00192C9B" w:rsidRDefault="00192C9B" w:rsidP="00192C9B">
      <w:pPr>
        <w:pStyle w:val="ListParagraph"/>
        <w:numPr>
          <w:ilvl w:val="0"/>
          <w:numId w:val="1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l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rah</w:t>
      </w:r>
      <w:proofErr w:type="spellEnd"/>
    </w:p>
    <w:p w14:paraId="449AE361" w14:textId="77777777" w:rsidR="00192C9B" w:rsidRDefault="00192C9B" w:rsidP="00192C9B">
      <w:pPr>
        <w:pStyle w:val="ListParagraph"/>
        <w:numPr>
          <w:ilvl w:val="0"/>
          <w:numId w:val="1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nder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warn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511D3DD" w14:textId="77777777" w:rsidR="00192C9B" w:rsidRDefault="00192C9B" w:rsidP="00192C9B">
      <w:pPr>
        <w:pStyle w:val="ListParagraph"/>
        <w:numPr>
          <w:ilvl w:val="0"/>
          <w:numId w:val="1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s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f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ari-hari</w:t>
      </w:r>
      <w:proofErr w:type="spellEnd"/>
    </w:p>
    <w:p w14:paraId="17F96DAD" w14:textId="77777777" w:rsidR="00192C9B" w:rsidRDefault="00192C9B" w:rsidP="00192C9B">
      <w:pPr>
        <w:pStyle w:val="ListParagraph"/>
        <w:numPr>
          <w:ilvl w:val="0"/>
          <w:numId w:val="1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rt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n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lamnya</w:t>
      </w:r>
      <w:proofErr w:type="spellEnd"/>
    </w:p>
    <w:p w14:paraId="56F135A7" w14:textId="77777777" w:rsidR="00192C9B" w:rsidRDefault="00192C9B" w:rsidP="00192C9B">
      <w:pPr>
        <w:pStyle w:val="ListParagraph"/>
        <w:numPr>
          <w:ilvl w:val="0"/>
          <w:numId w:val="1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dada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hu</w:t>
      </w:r>
    </w:p>
    <w:p w14:paraId="7EA41D28" w14:textId="77777777" w:rsidR="00192C9B" w:rsidRDefault="00192C9B" w:rsidP="00192C9B">
      <w:pPr>
        <w:pStyle w:val="ListParagraph"/>
        <w:numPr>
          <w:ilvl w:val="0"/>
          <w:numId w:val="1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hil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fs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dan</w:t>
      </w:r>
    </w:p>
    <w:p w14:paraId="78FF9165" w14:textId="77777777" w:rsidR="00192C9B" w:rsidRDefault="00192C9B" w:rsidP="00192C9B">
      <w:pPr>
        <w:pStyle w:val="ListParagraph"/>
        <w:numPr>
          <w:ilvl w:val="0"/>
          <w:numId w:val="1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r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lah</w:t>
      </w:r>
    </w:p>
    <w:p w14:paraId="7F79D848" w14:textId="77777777" w:rsidR="00192C9B" w:rsidRPr="00F95C2A" w:rsidRDefault="00192C9B" w:rsidP="00192C9B">
      <w:pPr>
        <w:pStyle w:val="ListParagraph"/>
        <w:numPr>
          <w:ilvl w:val="0"/>
          <w:numId w:val="1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Inf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dada</w:t>
      </w:r>
    </w:p>
    <w:p w14:paraId="006B4775" w14:textId="77777777" w:rsidR="00192C9B" w:rsidRDefault="00192C9B" w:rsidP="00192C9B">
      <w:pPr>
        <w:pStyle w:val="ListParagraph"/>
        <w:numPr>
          <w:ilvl w:val="0"/>
          <w:numId w:val="1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ra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enceg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2EA10C60" w14:textId="77777777" w:rsidR="00192C9B" w:rsidRDefault="00192C9B" w:rsidP="00192C9B">
      <w:pPr>
        <w:pStyle w:val="ListParagraph"/>
        <w:spacing w:line="480" w:lineRule="auto"/>
        <w:ind w:left="1800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1289086801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det18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Wiyanti, 2018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nk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b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7364938B" w14:textId="77777777" w:rsidR="00192C9B" w:rsidRDefault="00192C9B" w:rsidP="00192C9B">
      <w:pPr>
        <w:pStyle w:val="ListParagraph"/>
        <w:numPr>
          <w:ilvl w:val="0"/>
          <w:numId w:val="1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in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ok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asapnya</w:t>
      </w:r>
      <w:proofErr w:type="spellEnd"/>
    </w:p>
    <w:p w14:paraId="747D2A93" w14:textId="77777777" w:rsidR="00192C9B" w:rsidRDefault="00192C9B" w:rsidP="00192C9B">
      <w:pPr>
        <w:pStyle w:val="ListParagraph"/>
        <w:numPr>
          <w:ilvl w:val="0"/>
          <w:numId w:val="1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enti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u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mah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0D7415E" w14:textId="77777777" w:rsidR="00192C9B" w:rsidRDefault="00192C9B" w:rsidP="00192C9B">
      <w:pPr>
        <w:pStyle w:val="ListParagraph"/>
        <w:numPr>
          <w:ilvl w:val="0"/>
          <w:numId w:val="1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eri exhaust fan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p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lu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sap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pu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CF35F48" w14:textId="77777777" w:rsidR="00192C9B" w:rsidRDefault="00192C9B" w:rsidP="00192C9B">
      <w:pPr>
        <w:pStyle w:val="ListParagraph"/>
        <w:numPr>
          <w:ilvl w:val="0"/>
          <w:numId w:val="1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ker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ndun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l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af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i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l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</w:p>
    <w:p w14:paraId="7F9B2678" w14:textId="77777777" w:rsidR="00192C9B" w:rsidRPr="009D50BF" w:rsidRDefault="00192C9B" w:rsidP="00192C9B">
      <w:pPr>
        <w:pStyle w:val="ListParagraph"/>
        <w:numPr>
          <w:ilvl w:val="0"/>
          <w:numId w:val="1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uran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sinoge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k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ra, </w:t>
      </w:r>
      <w:proofErr w:type="spellStart"/>
      <w:r>
        <w:rPr>
          <w:rFonts w:ascii="Times New Roman" w:hAnsi="Times New Roman" w:cs="Times New Roman"/>
          <w:sz w:val="24"/>
          <w:szCs w:val="24"/>
        </w:rPr>
        <w:t>sil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arsenic.</w:t>
      </w:r>
    </w:p>
    <w:p w14:paraId="7E1FC2AD" w14:textId="77777777" w:rsidR="00192C9B" w:rsidRDefault="00192C9B" w:rsidP="00192C9B">
      <w:pPr>
        <w:pStyle w:val="Heading1"/>
        <w:spacing w:line="48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30" w:name="_Toc8723075"/>
      <w:bookmarkStart w:id="31" w:name="_Toc21462806"/>
      <w:bookmarkStart w:id="32" w:name="_Toc26280641"/>
      <w:r w:rsidRPr="00066481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>2.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>2</w:t>
      </w:r>
      <w:r w:rsidRPr="00066481">
        <w:rPr>
          <w:rFonts w:ascii="Times New Roman" w:hAnsi="Times New Roman" w:cs="Times New Roman"/>
          <w:b/>
          <w:color w:val="auto"/>
          <w:sz w:val="24"/>
          <w:szCs w:val="24"/>
        </w:rPr>
        <w:t xml:space="preserve"> Flowchart</w:t>
      </w:r>
      <w:bookmarkEnd w:id="30"/>
      <w:bookmarkEnd w:id="31"/>
      <w:bookmarkEnd w:id="32"/>
    </w:p>
    <w:p w14:paraId="237C5512" w14:textId="77777777" w:rsidR="00192C9B" w:rsidRDefault="00192C9B" w:rsidP="00192C9B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066481">
        <w:rPr>
          <w:rFonts w:ascii="Times New Roman" w:hAnsi="Times New Roman" w:cs="Times New Roman"/>
          <w:sz w:val="24"/>
          <w:szCs w:val="24"/>
        </w:rPr>
        <w:t xml:space="preserve">Flowchart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urut-urutan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proses yang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pelaksanaanya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percabangan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flowchart,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066481">
        <w:rPr>
          <w:rFonts w:ascii="Times New Roman" w:hAnsi="Times New Roman" w:cs="Times New Roman"/>
          <w:sz w:val="24"/>
          <w:szCs w:val="24"/>
        </w:rPr>
        <w:t>mbol-simbol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berbentuk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persegi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belah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ketupat dan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kemudan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dihubungkann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garis-garis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481">
        <w:rPr>
          <w:rFonts w:ascii="Times New Roman" w:hAnsi="Times New Roman" w:cs="Times New Roman"/>
          <w:sz w:val="24"/>
          <w:szCs w:val="24"/>
        </w:rPr>
        <w:t>berarah</w:t>
      </w:r>
      <w:proofErr w:type="spellEnd"/>
      <w:r w:rsidRPr="00066481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1197267231"/>
          <w:citation/>
        </w:sdtPr>
        <w:sdtContent>
          <w:r w:rsidRPr="00066481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066481">
            <w:rPr>
              <w:rFonts w:ascii="Times New Roman" w:hAnsi="Times New Roman" w:cs="Times New Roman"/>
              <w:sz w:val="24"/>
              <w:szCs w:val="24"/>
            </w:rPr>
            <w:instrText xml:space="preserve"> CITATION Dew05 \l 1033 </w:instrText>
          </w:r>
          <w:r w:rsidRPr="00066481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Dewabroto, 2005)</w:t>
          </w:r>
          <w:r w:rsidRPr="00066481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>.</w:t>
      </w:r>
    </w:p>
    <w:p w14:paraId="73D84E81" w14:textId="77777777" w:rsidR="00192C9B" w:rsidRDefault="00192C9B" w:rsidP="00192C9B">
      <w:pPr>
        <w:pStyle w:val="Tabel"/>
        <w:jc w:val="center"/>
      </w:pPr>
      <w:bookmarkStart w:id="33" w:name="_Toc8721227"/>
      <w:bookmarkStart w:id="34" w:name="_Toc8723505"/>
      <w:bookmarkStart w:id="35" w:name="_Toc21463333"/>
      <w:bookmarkStart w:id="36" w:name="_Toc21463543"/>
      <w:bookmarkStart w:id="37" w:name="_Toc21465085"/>
      <w:bookmarkStart w:id="38" w:name="_Toc22492160"/>
      <w:bookmarkStart w:id="39" w:name="_Toc22751518"/>
      <w:bookmarkStart w:id="40" w:name="_Toc24478448"/>
      <w:bookmarkStart w:id="41" w:name="_Toc26280938"/>
      <w:bookmarkStart w:id="42" w:name="_Toc26281103"/>
      <w:proofErr w:type="spellStart"/>
      <w:r w:rsidRPr="00263256">
        <w:t>Tabel</w:t>
      </w:r>
      <w:proofErr w:type="spellEnd"/>
      <w:r w:rsidRPr="00263256">
        <w:t xml:space="preserve"> 2.1</w:t>
      </w:r>
      <w:r>
        <w:t xml:space="preserve"> Flowchart</w:t>
      </w:r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2268"/>
        <w:gridCol w:w="1843"/>
        <w:gridCol w:w="3255"/>
      </w:tblGrid>
      <w:tr w:rsidR="00192C9B" w:rsidRPr="0082541D" w14:paraId="07FF66C3" w14:textId="77777777" w:rsidTr="00653720">
        <w:trPr>
          <w:trHeight w:val="447"/>
        </w:trPr>
        <w:tc>
          <w:tcPr>
            <w:tcW w:w="562" w:type="dxa"/>
            <w:vAlign w:val="center"/>
          </w:tcPr>
          <w:p w14:paraId="4C48A931" w14:textId="77777777" w:rsidR="00192C9B" w:rsidRPr="0082541D" w:rsidRDefault="00192C9B" w:rsidP="00653720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82541D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o</w:t>
            </w:r>
          </w:p>
        </w:tc>
        <w:tc>
          <w:tcPr>
            <w:tcW w:w="2268" w:type="dxa"/>
            <w:vAlign w:val="center"/>
          </w:tcPr>
          <w:p w14:paraId="1A8FA03C" w14:textId="77777777" w:rsidR="00192C9B" w:rsidRPr="0082541D" w:rsidRDefault="00192C9B" w:rsidP="00653720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82541D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Simbol</w:t>
            </w:r>
            <w:proofErr w:type="spellEnd"/>
          </w:p>
        </w:tc>
        <w:tc>
          <w:tcPr>
            <w:tcW w:w="1843" w:type="dxa"/>
            <w:vAlign w:val="center"/>
          </w:tcPr>
          <w:p w14:paraId="1302D2B3" w14:textId="77777777" w:rsidR="00192C9B" w:rsidRPr="0082541D" w:rsidRDefault="00192C9B" w:rsidP="00653720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82541D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ama</w:t>
            </w:r>
          </w:p>
        </w:tc>
        <w:tc>
          <w:tcPr>
            <w:tcW w:w="3255" w:type="dxa"/>
            <w:vAlign w:val="center"/>
          </w:tcPr>
          <w:p w14:paraId="6E59D9A4" w14:textId="77777777" w:rsidR="00192C9B" w:rsidRPr="0082541D" w:rsidRDefault="00192C9B" w:rsidP="00653720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82541D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Fungsi</w:t>
            </w:r>
            <w:proofErr w:type="spellEnd"/>
          </w:p>
        </w:tc>
      </w:tr>
      <w:tr w:rsidR="00192C9B" w:rsidRPr="0082541D" w14:paraId="3E63A347" w14:textId="77777777" w:rsidTr="00653720">
        <w:tc>
          <w:tcPr>
            <w:tcW w:w="562" w:type="dxa"/>
          </w:tcPr>
          <w:p w14:paraId="6C15F5D1" w14:textId="77777777" w:rsidR="00192C9B" w:rsidRPr="0082541D" w:rsidRDefault="00192C9B" w:rsidP="00653720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2268" w:type="dxa"/>
          </w:tcPr>
          <w:p w14:paraId="21844EDC" w14:textId="77777777" w:rsidR="00192C9B" w:rsidRPr="0082541D" w:rsidRDefault="00192C9B" w:rsidP="00653720">
            <w:pPr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  <w:p w14:paraId="6BD2122E" w14:textId="77777777" w:rsidR="00192C9B" w:rsidRPr="0082541D" w:rsidRDefault="00192C9B" w:rsidP="006537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82541D"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624BD110" wp14:editId="11A0442F">
                  <wp:extent cx="1066800" cy="495300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terminal.png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66800" cy="4953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5105AC1" w14:textId="77777777" w:rsidR="00192C9B" w:rsidRPr="0082541D" w:rsidRDefault="00192C9B" w:rsidP="0065372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3" w:type="dxa"/>
            <w:vAlign w:val="center"/>
          </w:tcPr>
          <w:p w14:paraId="0F769B9F" w14:textId="77777777" w:rsidR="00192C9B" w:rsidRPr="0082541D" w:rsidRDefault="00192C9B" w:rsidP="006537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541D">
              <w:rPr>
                <w:rFonts w:ascii="Times New Roman" w:hAnsi="Times New Roman" w:cs="Times New Roman"/>
                <w:sz w:val="24"/>
                <w:szCs w:val="24"/>
              </w:rPr>
              <w:t>Terminator</w:t>
            </w:r>
          </w:p>
        </w:tc>
        <w:tc>
          <w:tcPr>
            <w:tcW w:w="3255" w:type="dxa"/>
            <w:vAlign w:val="center"/>
          </w:tcPr>
          <w:p w14:paraId="543CDFD4" w14:textId="77777777" w:rsidR="00192C9B" w:rsidRPr="0082541D" w:rsidRDefault="00192C9B" w:rsidP="006537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541D">
              <w:rPr>
                <w:rFonts w:ascii="Times New Roman" w:hAnsi="Times New Roman" w:cs="Times New Roman"/>
                <w:sz w:val="24"/>
                <w:szCs w:val="24"/>
              </w:rPr>
              <w:t>Digunakan untuk memulai dan mengakhiri dalam suatu sistem</w:t>
            </w:r>
          </w:p>
        </w:tc>
      </w:tr>
      <w:tr w:rsidR="00192C9B" w:rsidRPr="0082541D" w14:paraId="49B8DEE9" w14:textId="77777777" w:rsidTr="00653720">
        <w:tc>
          <w:tcPr>
            <w:tcW w:w="562" w:type="dxa"/>
          </w:tcPr>
          <w:p w14:paraId="0F7BBDC7" w14:textId="77777777" w:rsidR="00192C9B" w:rsidRPr="0082541D" w:rsidRDefault="00192C9B" w:rsidP="00653720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2268" w:type="dxa"/>
          </w:tcPr>
          <w:p w14:paraId="192C2CC0" w14:textId="77777777" w:rsidR="00192C9B" w:rsidRPr="0082541D" w:rsidRDefault="00192C9B" w:rsidP="00653720">
            <w:pPr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  <w:p w14:paraId="4EBD70BB" w14:textId="77777777" w:rsidR="00192C9B" w:rsidRPr="0082541D" w:rsidRDefault="00192C9B" w:rsidP="006537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82541D"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4C646BBB" wp14:editId="4385C8AA">
                  <wp:extent cx="723900" cy="152400"/>
                  <wp:effectExtent l="0" t="0" r="0" b="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line.png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39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49A8B80" w14:textId="77777777" w:rsidR="00192C9B" w:rsidRPr="0082541D" w:rsidRDefault="00192C9B" w:rsidP="0065372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3" w:type="dxa"/>
            <w:vAlign w:val="center"/>
          </w:tcPr>
          <w:p w14:paraId="47E697F9" w14:textId="77777777" w:rsidR="00192C9B" w:rsidRPr="0082541D" w:rsidRDefault="00192C9B" w:rsidP="006537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lowline</w:t>
            </w:r>
          </w:p>
        </w:tc>
        <w:tc>
          <w:tcPr>
            <w:tcW w:w="3255" w:type="dxa"/>
          </w:tcPr>
          <w:p w14:paraId="74610990" w14:textId="77777777" w:rsidR="00192C9B" w:rsidRPr="0082541D" w:rsidRDefault="00192C9B" w:rsidP="006537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rupakan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imbol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liran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gunakan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tuk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ghubung</w:t>
            </w:r>
            <w:proofErr w:type="spellEnd"/>
          </w:p>
        </w:tc>
      </w:tr>
      <w:tr w:rsidR="00192C9B" w:rsidRPr="0082541D" w14:paraId="6EB723D9" w14:textId="77777777" w:rsidTr="00653720">
        <w:tc>
          <w:tcPr>
            <w:tcW w:w="562" w:type="dxa"/>
          </w:tcPr>
          <w:p w14:paraId="544C6563" w14:textId="77777777" w:rsidR="00192C9B" w:rsidRPr="0082541D" w:rsidRDefault="00192C9B" w:rsidP="00653720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2268" w:type="dxa"/>
          </w:tcPr>
          <w:p w14:paraId="11DA7184" w14:textId="77777777" w:rsidR="00192C9B" w:rsidRPr="0082541D" w:rsidRDefault="00192C9B" w:rsidP="00653720">
            <w:pPr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  <w:p w14:paraId="044193AC" w14:textId="77777777" w:rsidR="00192C9B" w:rsidRPr="0082541D" w:rsidRDefault="00192C9B" w:rsidP="006537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82541D"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7E6FF287" wp14:editId="27B81DE7">
                  <wp:extent cx="1152525" cy="581025"/>
                  <wp:effectExtent l="0" t="0" r="9525" b="9525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proses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52525" cy="5810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2CAE23B" w14:textId="77777777" w:rsidR="00192C9B" w:rsidRPr="0082541D" w:rsidRDefault="00192C9B" w:rsidP="0065372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3" w:type="dxa"/>
            <w:vAlign w:val="center"/>
          </w:tcPr>
          <w:p w14:paraId="1C55ECD8" w14:textId="77777777" w:rsidR="00192C9B" w:rsidRPr="0082541D" w:rsidRDefault="00192C9B" w:rsidP="006537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541D">
              <w:rPr>
                <w:rFonts w:ascii="Times New Roman" w:hAnsi="Times New Roman" w:cs="Times New Roman"/>
                <w:sz w:val="24"/>
                <w:szCs w:val="24"/>
              </w:rPr>
              <w:t>Process</w:t>
            </w:r>
          </w:p>
        </w:tc>
        <w:tc>
          <w:tcPr>
            <w:tcW w:w="3255" w:type="dxa"/>
            <w:vAlign w:val="center"/>
          </w:tcPr>
          <w:p w14:paraId="276BD42A" w14:textId="77777777" w:rsidR="00192C9B" w:rsidRPr="0082541D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2541D">
              <w:rPr>
                <w:rFonts w:ascii="Times New Roman" w:hAnsi="Times New Roman" w:cs="Times New Roman"/>
                <w:sz w:val="24"/>
                <w:szCs w:val="24"/>
              </w:rPr>
              <w:t xml:space="preserve">Digunakan untuk menunjukan </w:t>
            </w:r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roses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hitungan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tau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golahan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ta.</w:t>
            </w:r>
          </w:p>
        </w:tc>
      </w:tr>
      <w:tr w:rsidR="00192C9B" w:rsidRPr="0082541D" w14:paraId="73AC794A" w14:textId="77777777" w:rsidTr="00653720">
        <w:tc>
          <w:tcPr>
            <w:tcW w:w="562" w:type="dxa"/>
          </w:tcPr>
          <w:p w14:paraId="02E73ED0" w14:textId="77777777" w:rsidR="00192C9B" w:rsidRPr="0082541D" w:rsidRDefault="00192C9B" w:rsidP="00653720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2268" w:type="dxa"/>
          </w:tcPr>
          <w:p w14:paraId="7C615227" w14:textId="77777777" w:rsidR="00192C9B" w:rsidRDefault="00192C9B" w:rsidP="00653720">
            <w:pPr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  <w:p w14:paraId="3C99A2E6" w14:textId="77777777" w:rsidR="00192C9B" w:rsidRDefault="00192C9B" w:rsidP="006537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82541D"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5D60004E" wp14:editId="46F8A4ED">
                  <wp:extent cx="1041400" cy="450535"/>
                  <wp:effectExtent l="0" t="0" r="6350" b="6985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" name="IO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44301" cy="45179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D0B1E5B" w14:textId="77777777" w:rsidR="00192C9B" w:rsidRPr="0082541D" w:rsidRDefault="00192C9B" w:rsidP="0065372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3" w:type="dxa"/>
            <w:vAlign w:val="center"/>
          </w:tcPr>
          <w:p w14:paraId="5E9869DD" w14:textId="77777777" w:rsidR="00192C9B" w:rsidRPr="0082541D" w:rsidRDefault="00192C9B" w:rsidP="006537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put / Output Data</w:t>
            </w:r>
          </w:p>
        </w:tc>
        <w:tc>
          <w:tcPr>
            <w:tcW w:w="3255" w:type="dxa"/>
          </w:tcPr>
          <w:p w14:paraId="18223734" w14:textId="77777777" w:rsidR="00192C9B" w:rsidRPr="0082541D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gunakan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tuk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m</w:t>
            </w:r>
            <w:r w:rsidRPr="0082541D">
              <w:rPr>
                <w:rFonts w:ascii="Times New Roman" w:hAnsi="Times New Roman" w:cs="Times New Roman"/>
                <w:sz w:val="24"/>
                <w:szCs w:val="24"/>
              </w:rPr>
              <w:t>empr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ses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lam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mbacaan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an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ta.</w:t>
            </w:r>
          </w:p>
        </w:tc>
      </w:tr>
      <w:tr w:rsidR="00192C9B" w:rsidRPr="0082541D" w14:paraId="33F36653" w14:textId="77777777" w:rsidTr="00653720">
        <w:tc>
          <w:tcPr>
            <w:tcW w:w="562" w:type="dxa"/>
          </w:tcPr>
          <w:p w14:paraId="3AB5FCF3" w14:textId="77777777" w:rsidR="00192C9B" w:rsidRPr="0082541D" w:rsidRDefault="00192C9B" w:rsidP="00653720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2268" w:type="dxa"/>
          </w:tcPr>
          <w:p w14:paraId="72B5D3DC" w14:textId="77777777" w:rsidR="00192C9B" w:rsidRPr="0082541D" w:rsidRDefault="00192C9B" w:rsidP="006537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82541D"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4BDBE3DA" wp14:editId="4DC0EE2C">
                  <wp:extent cx="1057275" cy="771525"/>
                  <wp:effectExtent l="0" t="0" r="9525" b="9525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desicion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57275" cy="7715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843" w:type="dxa"/>
            <w:vAlign w:val="center"/>
          </w:tcPr>
          <w:p w14:paraId="448D9A1B" w14:textId="77777777" w:rsidR="00192C9B" w:rsidRPr="0082541D" w:rsidRDefault="00192C9B" w:rsidP="006537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541D">
              <w:rPr>
                <w:rFonts w:ascii="Times New Roman" w:hAnsi="Times New Roman" w:cs="Times New Roman"/>
                <w:sz w:val="24"/>
                <w:szCs w:val="24"/>
              </w:rPr>
              <w:t>Decision</w:t>
            </w:r>
          </w:p>
        </w:tc>
        <w:tc>
          <w:tcPr>
            <w:tcW w:w="3255" w:type="dxa"/>
          </w:tcPr>
          <w:p w14:paraId="075DC8F7" w14:textId="77777777" w:rsidR="00192C9B" w:rsidRPr="0082541D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imbol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nyataan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uatu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ilihan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risi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ndisi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ahasilkan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ua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ilai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luaran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aitu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nar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tau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salah.</w:t>
            </w:r>
          </w:p>
        </w:tc>
      </w:tr>
      <w:tr w:rsidR="00192C9B" w:rsidRPr="0082541D" w14:paraId="29998373" w14:textId="77777777" w:rsidTr="00653720">
        <w:tc>
          <w:tcPr>
            <w:tcW w:w="562" w:type="dxa"/>
          </w:tcPr>
          <w:p w14:paraId="1BA959A4" w14:textId="77777777" w:rsidR="00192C9B" w:rsidRPr="0082541D" w:rsidRDefault="00192C9B" w:rsidP="00653720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2268" w:type="dxa"/>
          </w:tcPr>
          <w:p w14:paraId="4AE0BA1A" w14:textId="77777777" w:rsidR="00192C9B" w:rsidRDefault="00192C9B" w:rsidP="00653720">
            <w:pPr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  <w:p w14:paraId="2A5042E6" w14:textId="77777777" w:rsidR="00192C9B" w:rsidRDefault="00192C9B" w:rsidP="006537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82541D"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7D7DEEDD" wp14:editId="63418F2A">
                  <wp:extent cx="1152525" cy="581025"/>
                  <wp:effectExtent l="0" t="0" r="9525" b="9525"/>
                  <wp:docPr id="25" name="Picture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pre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52525" cy="5810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4234805" w14:textId="77777777" w:rsidR="00192C9B" w:rsidRPr="0082541D" w:rsidRDefault="00192C9B" w:rsidP="0065372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3" w:type="dxa"/>
            <w:vAlign w:val="center"/>
          </w:tcPr>
          <w:p w14:paraId="388ED92F" w14:textId="77777777" w:rsidR="00192C9B" w:rsidRPr="0082541D" w:rsidRDefault="00192C9B" w:rsidP="006537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edefined process (Sub Program)</w:t>
            </w:r>
          </w:p>
        </w:tc>
        <w:tc>
          <w:tcPr>
            <w:tcW w:w="3255" w:type="dxa"/>
            <w:vAlign w:val="center"/>
          </w:tcPr>
          <w:p w14:paraId="5B2EB318" w14:textId="77777777" w:rsidR="00192C9B" w:rsidRPr="0082541D" w:rsidRDefault="00192C9B" w:rsidP="0065372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541D">
              <w:rPr>
                <w:rFonts w:ascii="Times New Roman" w:hAnsi="Times New Roman" w:cs="Times New Roman"/>
                <w:sz w:val="24"/>
                <w:szCs w:val="24"/>
              </w:rPr>
              <w:t xml:space="preserve">Proses </w:t>
            </w:r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yang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gunakan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tuk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82541D">
              <w:rPr>
                <w:rFonts w:ascii="Times New Roman" w:hAnsi="Times New Roman" w:cs="Times New Roman"/>
                <w:sz w:val="24"/>
                <w:szCs w:val="24"/>
              </w:rPr>
              <w:t>menjalankan</w:t>
            </w:r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uatu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sub program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tau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ungsi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tau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osedur</w:t>
            </w:r>
            <w:proofErr w:type="spellEnd"/>
            <w:r w:rsidRPr="008254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</w:p>
        </w:tc>
      </w:tr>
    </w:tbl>
    <w:p w14:paraId="0154A38E" w14:textId="77777777" w:rsidR="00192C9B" w:rsidRPr="003566A9" w:rsidRDefault="00192C9B" w:rsidP="00192C9B"/>
    <w:p w14:paraId="27132AB8" w14:textId="77777777" w:rsidR="00192C9B" w:rsidRPr="009008E6" w:rsidRDefault="00192C9B" w:rsidP="00192C9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9008E6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9008E6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9008E6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2111538989"/>
          <w:citation/>
        </w:sdtPr>
        <w:sdtContent>
          <w:r w:rsidRPr="009008E6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9008E6">
            <w:rPr>
              <w:rFonts w:ascii="Times New Roman" w:hAnsi="Times New Roman" w:cs="Times New Roman"/>
              <w:sz w:val="24"/>
              <w:szCs w:val="24"/>
            </w:rPr>
            <w:instrText xml:space="preserve"> CITATION Bar14 \l 1033 </w:instrText>
          </w:r>
          <w:r w:rsidRPr="009008E6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Barakbah, Karlita, &amp; Ahsan, 2014)</w:t>
          </w:r>
          <w:r w:rsidRPr="009008E6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Pr="009008E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55AAE29" w14:textId="77777777" w:rsidR="00192C9B" w:rsidRPr="00366CFD" w:rsidRDefault="00192C9B" w:rsidP="00192C9B">
      <w:pPr>
        <w:pStyle w:val="Heading1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43" w:name="_Toc8723076"/>
      <w:bookmarkStart w:id="44" w:name="_Toc21462807"/>
      <w:bookmarkStart w:id="45" w:name="_Toc26280642"/>
      <w:r w:rsidRPr="00366CFD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>2.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>3</w:t>
      </w:r>
      <w:r w:rsidRPr="00366CFD">
        <w:rPr>
          <w:rFonts w:ascii="Times New Roman" w:hAnsi="Times New Roman" w:cs="Times New Roman"/>
          <w:b/>
          <w:color w:val="auto"/>
          <w:sz w:val="24"/>
          <w:szCs w:val="24"/>
        </w:rPr>
        <w:t xml:space="preserve"> Storyboard</w:t>
      </w:r>
      <w:bookmarkEnd w:id="43"/>
      <w:bookmarkEnd w:id="44"/>
      <w:bookmarkEnd w:id="45"/>
    </w:p>
    <w:p w14:paraId="22D82DA8" w14:textId="77777777" w:rsidR="00192C9B" w:rsidRPr="00642DAE" w:rsidRDefault="00192C9B" w:rsidP="00192C9B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366CFD">
        <w:rPr>
          <w:rFonts w:ascii="Times New Roman" w:hAnsi="Times New Roman" w:cs="Times New Roman"/>
          <w:i/>
          <w:sz w:val="24"/>
          <w:szCs w:val="24"/>
        </w:rPr>
        <w:t>Storyboard</w:t>
      </w:r>
      <w:r w:rsidRPr="00366C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sketsa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beruruta</w:t>
      </w:r>
      <w:r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naskah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Pr="00366CFD">
        <w:rPr>
          <w:rFonts w:ascii="Times New Roman" w:hAnsi="Times New Roman" w:cs="Times New Roman"/>
          <w:sz w:val="24"/>
          <w:szCs w:val="24"/>
        </w:rPr>
        <w:t xml:space="preserve"> </w:t>
      </w:r>
      <w:r w:rsidRPr="00366CFD">
        <w:rPr>
          <w:rFonts w:ascii="Times New Roman" w:hAnsi="Times New Roman" w:cs="Times New Roman"/>
          <w:i/>
          <w:sz w:val="24"/>
          <w:szCs w:val="24"/>
        </w:rPr>
        <w:t>storyboard</w:t>
      </w:r>
      <w:r w:rsidRPr="00366C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ide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cerita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orang lain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menggiring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khayalan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gambar-gambar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tersaji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366CFD">
        <w:rPr>
          <w:rFonts w:ascii="Times New Roman" w:hAnsi="Times New Roman" w:cs="Times New Roman"/>
          <w:sz w:val="24"/>
          <w:szCs w:val="24"/>
        </w:rPr>
        <w:t xml:space="preserve"> pada ide </w:t>
      </w:r>
      <w:proofErr w:type="spellStart"/>
      <w:r w:rsidRPr="00366CFD">
        <w:rPr>
          <w:rFonts w:ascii="Times New Roman" w:hAnsi="Times New Roman" w:cs="Times New Roman"/>
          <w:sz w:val="24"/>
          <w:szCs w:val="24"/>
        </w:rPr>
        <w:t>cerita</w:t>
      </w:r>
      <w:proofErr w:type="spellEnd"/>
      <w:sdt>
        <w:sdtPr>
          <w:rPr>
            <w:rFonts w:ascii="Times New Roman" w:hAnsi="Times New Roman" w:cs="Times New Roman"/>
            <w:sz w:val="24"/>
            <w:szCs w:val="24"/>
          </w:rPr>
          <w:id w:val="193581245"/>
          <w:citation/>
        </w:sdtPr>
        <w:sdtContent>
          <w:r w:rsidRPr="00366CFD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366CFD">
            <w:rPr>
              <w:rFonts w:ascii="Times New Roman" w:hAnsi="Times New Roman" w:cs="Times New Roman"/>
              <w:sz w:val="24"/>
              <w:szCs w:val="24"/>
            </w:rPr>
            <w:instrText xml:space="preserve">CITATION Nel12 \l 1033 </w:instrText>
          </w:r>
          <w:r w:rsidRPr="00366CFD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Widiastuti N. I., 2012)</w:t>
          </w:r>
          <w:r w:rsidRPr="00366CFD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Pr="00366CFD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42DAE">
        <w:rPr>
          <w:rFonts w:ascii="Times New Roman" w:hAnsi="Times New Roman" w:cs="Times New Roman"/>
          <w:i/>
          <w:iCs/>
          <w:sz w:val="24"/>
          <w:szCs w:val="24"/>
        </w:rPr>
        <w:t>Storyboard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fi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42DAE">
        <w:rPr>
          <w:rFonts w:ascii="Times New Roman" w:hAnsi="Times New Roman" w:cs="Times New Roman"/>
          <w:i/>
          <w:iCs/>
          <w:sz w:val="24"/>
          <w:szCs w:val="24"/>
        </w:rPr>
        <w:t>storyboar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r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umpam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lm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oryboard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cenario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lm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-1872138460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Nur11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Nurhasanah &amp; Destyany, 2011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>.</w:t>
      </w:r>
    </w:p>
    <w:p w14:paraId="5A5C3E30" w14:textId="77777777" w:rsidR="00192C9B" w:rsidRDefault="00192C9B" w:rsidP="00192C9B">
      <w:pPr>
        <w:pStyle w:val="Heading1"/>
        <w:spacing w:line="48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46" w:name="_Toc8723077"/>
      <w:bookmarkStart w:id="47" w:name="_Toc21462808"/>
      <w:bookmarkStart w:id="48" w:name="_Toc26280643"/>
      <w:r w:rsidRPr="00343BB2">
        <w:rPr>
          <w:rFonts w:ascii="Times New Roman" w:hAnsi="Times New Roman" w:cs="Times New Roman"/>
          <w:b/>
          <w:color w:val="auto"/>
          <w:sz w:val="24"/>
          <w:szCs w:val="24"/>
        </w:rPr>
        <w:t>2.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>4</w:t>
      </w:r>
      <w:r w:rsidRPr="00343BB2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bookmarkEnd w:id="46"/>
      <w:bookmarkEnd w:id="47"/>
      <w:proofErr w:type="spellStart"/>
      <w:r>
        <w:rPr>
          <w:rFonts w:ascii="Times New Roman" w:hAnsi="Times New Roman" w:cs="Times New Roman"/>
          <w:b/>
          <w:color w:val="auto"/>
          <w:sz w:val="24"/>
          <w:szCs w:val="24"/>
        </w:rPr>
        <w:t>Perbandingan</w:t>
      </w:r>
      <w:proofErr w:type="spellEnd"/>
      <w:r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color w:val="auto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color w:val="auto"/>
          <w:sz w:val="24"/>
          <w:szCs w:val="24"/>
        </w:rPr>
        <w:t>Sejenis</w:t>
      </w:r>
      <w:bookmarkEnd w:id="48"/>
      <w:proofErr w:type="spellEnd"/>
    </w:p>
    <w:p w14:paraId="1FCAA9D1" w14:textId="77777777" w:rsidR="00192C9B" w:rsidRDefault="00192C9B" w:rsidP="00192C9B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FD7F96">
        <w:rPr>
          <w:rFonts w:ascii="Times New Roman" w:hAnsi="Times New Roman" w:cs="Times New Roman"/>
          <w:sz w:val="24"/>
          <w:szCs w:val="24"/>
        </w:rPr>
        <w:t xml:space="preserve">Banyak </w:t>
      </w:r>
      <w:proofErr w:type="spellStart"/>
      <w:r w:rsidRPr="00FD7F96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FD7F96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FD7F96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D7F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D7F96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FD7F9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D7F96">
        <w:rPr>
          <w:rFonts w:ascii="Times New Roman" w:hAnsi="Times New Roman" w:cs="Times New Roman"/>
          <w:sz w:val="24"/>
          <w:szCs w:val="24"/>
        </w:rPr>
        <w:t>konvensional</w:t>
      </w:r>
      <w:proofErr w:type="spellEnd"/>
      <w:r w:rsidRPr="00FD7F96">
        <w:rPr>
          <w:rFonts w:ascii="Times New Roman" w:hAnsi="Times New Roman" w:cs="Times New Roman"/>
          <w:sz w:val="24"/>
          <w:szCs w:val="24"/>
        </w:rPr>
        <w:t xml:space="preserve"> dan digital. </w:t>
      </w:r>
      <w:proofErr w:type="spellStart"/>
      <w:r w:rsidRPr="00FD7F96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FD7F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D7F9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D7F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D7F96">
        <w:rPr>
          <w:rFonts w:ascii="Times New Roman" w:hAnsi="Times New Roman" w:cs="Times New Roman"/>
          <w:sz w:val="24"/>
          <w:szCs w:val="24"/>
        </w:rPr>
        <w:t>konvensional</w:t>
      </w:r>
      <w:proofErr w:type="spellEnd"/>
      <w:r w:rsidRPr="00FD7F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D7F96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FD7F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D7F96">
        <w:rPr>
          <w:rFonts w:ascii="Times New Roman" w:hAnsi="Times New Roman" w:cs="Times New Roman"/>
          <w:sz w:val="24"/>
          <w:szCs w:val="24"/>
        </w:rPr>
        <w:t>ceramah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Pr="00FD7F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D7F96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FD7F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D7F96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FD7F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D7F9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D7F96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Pr="00FD7F96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FD7F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D7F96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FD7F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D7F96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FD7F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D7F96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D7F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D7F96">
        <w:rPr>
          <w:rFonts w:ascii="Times New Roman" w:hAnsi="Times New Roman" w:cs="Times New Roman"/>
          <w:sz w:val="24"/>
          <w:szCs w:val="24"/>
        </w:rPr>
        <w:t>powerpoint</w:t>
      </w:r>
      <w:proofErr w:type="spellEnd"/>
      <w:r w:rsidRPr="00FD7F96">
        <w:rPr>
          <w:rFonts w:ascii="Times New Roman" w:hAnsi="Times New Roman" w:cs="Times New Roman"/>
          <w:sz w:val="24"/>
          <w:szCs w:val="24"/>
        </w:rPr>
        <w:t xml:space="preserve">, Augmented Reality, dan Virtual Reality. </w:t>
      </w:r>
      <w:proofErr w:type="spellStart"/>
      <w:r w:rsidRPr="00FD7F96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FD7F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D7F96">
        <w:rPr>
          <w:rFonts w:ascii="Times New Roman" w:hAnsi="Times New Roman" w:cs="Times New Roman"/>
          <w:sz w:val="24"/>
          <w:szCs w:val="24"/>
        </w:rPr>
        <w:t>perbandingan</w:t>
      </w:r>
      <w:proofErr w:type="spellEnd"/>
      <w:r w:rsidRPr="00FD7F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enis</w:t>
      </w:r>
      <w:proofErr w:type="spellEnd"/>
      <w:r w:rsidRPr="00FD7F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D7F9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D7F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FD7F96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D7F96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3CE18826" w14:textId="77777777" w:rsidR="00192C9B" w:rsidRDefault="00192C9B" w:rsidP="00192C9B">
      <w:pPr>
        <w:pStyle w:val="Tabel"/>
        <w:jc w:val="center"/>
      </w:pPr>
      <w:bookmarkStart w:id="49" w:name="_Toc8723506"/>
      <w:bookmarkStart w:id="50" w:name="_Toc21463334"/>
      <w:bookmarkStart w:id="51" w:name="_Toc21463544"/>
      <w:bookmarkStart w:id="52" w:name="_Toc21465086"/>
      <w:bookmarkStart w:id="53" w:name="_Toc22492161"/>
      <w:bookmarkStart w:id="54" w:name="_Toc22751519"/>
      <w:bookmarkStart w:id="55" w:name="_Toc24478449"/>
      <w:bookmarkStart w:id="56" w:name="_Toc26280939"/>
      <w:bookmarkStart w:id="57" w:name="_Toc26281104"/>
      <w:proofErr w:type="spellStart"/>
      <w:r>
        <w:t>Tabel</w:t>
      </w:r>
      <w:proofErr w:type="spellEnd"/>
      <w:r>
        <w:t xml:space="preserve"> 2.2 </w:t>
      </w:r>
      <w:proofErr w:type="spellStart"/>
      <w:r>
        <w:t>Perbandingan</w:t>
      </w:r>
      <w:proofErr w:type="spellEnd"/>
      <w:r>
        <w:t xml:space="preserve"> </w:t>
      </w:r>
      <w:bookmarkEnd w:id="49"/>
      <w:bookmarkEnd w:id="50"/>
      <w:bookmarkEnd w:id="51"/>
      <w:bookmarkEnd w:id="52"/>
      <w:bookmarkEnd w:id="53"/>
      <w:bookmarkEnd w:id="54"/>
      <w:bookmarkEnd w:id="55"/>
      <w:proofErr w:type="spellStart"/>
      <w:r>
        <w:t>Aplikasi</w:t>
      </w:r>
      <w:proofErr w:type="spellEnd"/>
      <w:r>
        <w:t xml:space="preserve"> </w:t>
      </w:r>
      <w:proofErr w:type="spellStart"/>
      <w:r>
        <w:t>Sejenis</w:t>
      </w:r>
      <w:bookmarkEnd w:id="56"/>
      <w:bookmarkEnd w:id="57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42"/>
        <w:gridCol w:w="1833"/>
        <w:gridCol w:w="1589"/>
        <w:gridCol w:w="2065"/>
        <w:gridCol w:w="1899"/>
      </w:tblGrid>
      <w:tr w:rsidR="00192C9B" w:rsidRPr="00192C9B" w14:paraId="6D418383" w14:textId="77777777" w:rsidTr="00653720">
        <w:trPr>
          <w:trHeight w:val="471"/>
        </w:trPr>
        <w:tc>
          <w:tcPr>
            <w:tcW w:w="542" w:type="dxa"/>
            <w:vAlign w:val="center"/>
          </w:tcPr>
          <w:p w14:paraId="3330EFC0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bookmarkStart w:id="58" w:name="_Toc26280940"/>
            <w:r w:rsidRPr="0096227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o</w:t>
            </w:r>
            <w:bookmarkEnd w:id="58"/>
          </w:p>
        </w:tc>
        <w:tc>
          <w:tcPr>
            <w:tcW w:w="1833" w:type="dxa"/>
            <w:vAlign w:val="center"/>
          </w:tcPr>
          <w:p w14:paraId="776A5956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bookmarkStart w:id="59" w:name="_Toc26280941"/>
            <w:r w:rsidRPr="0096227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96227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Aplikasi</w:t>
            </w:r>
            <w:bookmarkEnd w:id="59"/>
            <w:proofErr w:type="spellEnd"/>
          </w:p>
        </w:tc>
        <w:tc>
          <w:tcPr>
            <w:tcW w:w="1589" w:type="dxa"/>
            <w:vAlign w:val="center"/>
          </w:tcPr>
          <w:p w14:paraId="45F2281C" w14:textId="77777777" w:rsidR="00192C9B" w:rsidRPr="00962277" w:rsidRDefault="00192C9B" w:rsidP="00192C9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bookmarkStart w:id="60" w:name="_Toc26280942"/>
            <w:r w:rsidRPr="0096227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Developer</w:t>
            </w:r>
            <w:bookmarkEnd w:id="60"/>
          </w:p>
        </w:tc>
        <w:tc>
          <w:tcPr>
            <w:tcW w:w="2065" w:type="dxa"/>
            <w:vAlign w:val="center"/>
          </w:tcPr>
          <w:p w14:paraId="75F99B5A" w14:textId="77777777" w:rsidR="00192C9B" w:rsidRPr="00962277" w:rsidRDefault="00192C9B" w:rsidP="00192C9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bookmarkStart w:id="61" w:name="_Toc26280943"/>
            <w:proofErr w:type="spellStart"/>
            <w:r w:rsidRPr="0096227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lebihan</w:t>
            </w:r>
            <w:bookmarkEnd w:id="61"/>
            <w:proofErr w:type="spellEnd"/>
          </w:p>
        </w:tc>
        <w:tc>
          <w:tcPr>
            <w:tcW w:w="1899" w:type="dxa"/>
            <w:vAlign w:val="center"/>
          </w:tcPr>
          <w:p w14:paraId="03C9BC17" w14:textId="77777777" w:rsidR="00192C9B" w:rsidRPr="00192C9B" w:rsidRDefault="00192C9B" w:rsidP="00192C9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bookmarkStart w:id="62" w:name="_Toc26280944"/>
            <w:proofErr w:type="spellStart"/>
            <w:r w:rsidRPr="00192C9B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kurangan</w:t>
            </w:r>
            <w:bookmarkEnd w:id="62"/>
            <w:proofErr w:type="spellEnd"/>
          </w:p>
        </w:tc>
      </w:tr>
      <w:tr w:rsidR="00192C9B" w:rsidRPr="00192C9B" w14:paraId="2965BC2F" w14:textId="77777777" w:rsidTr="00653720">
        <w:tc>
          <w:tcPr>
            <w:tcW w:w="542" w:type="dxa"/>
          </w:tcPr>
          <w:p w14:paraId="055F2B89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63" w:name="_Toc26280945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bookmarkEnd w:id="63"/>
          </w:p>
        </w:tc>
        <w:tc>
          <w:tcPr>
            <w:tcW w:w="1833" w:type="dxa"/>
          </w:tcPr>
          <w:p w14:paraId="2F15CC76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64" w:name="_Toc26280946"/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soiratory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System Disease</w:t>
            </w:r>
            <w:bookmarkEnd w:id="64"/>
          </w:p>
        </w:tc>
        <w:tc>
          <w:tcPr>
            <w:tcW w:w="1589" w:type="dxa"/>
          </w:tcPr>
          <w:p w14:paraId="72518C5A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65" w:name="_Toc26280947"/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GOODapp</w:t>
            </w:r>
            <w:bookmarkEnd w:id="65"/>
            <w:proofErr w:type="spellEnd"/>
          </w:p>
        </w:tc>
        <w:tc>
          <w:tcPr>
            <w:tcW w:w="2065" w:type="dxa"/>
          </w:tcPr>
          <w:p w14:paraId="3D824F75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66" w:name="_Toc26280948"/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ampilk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ma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yakit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serta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gerti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ejala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yebab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diagnosis dan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ra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gobatan</w:t>
            </w:r>
            <w:bookmarkEnd w:id="66"/>
            <w:proofErr w:type="spellEnd"/>
          </w:p>
        </w:tc>
        <w:tc>
          <w:tcPr>
            <w:tcW w:w="1899" w:type="dxa"/>
          </w:tcPr>
          <w:p w14:paraId="4B2F1199" w14:textId="77777777" w:rsidR="00192C9B" w:rsidRPr="00192C9B" w:rsidRDefault="00192C9B" w:rsidP="00192C9B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67" w:name="_Toc26280949"/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nya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ampilkan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enis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yakit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ja</w:t>
            </w:r>
            <w:bookmarkEnd w:id="67"/>
            <w:proofErr w:type="spellEnd"/>
          </w:p>
          <w:p w14:paraId="67C2E91B" w14:textId="77777777" w:rsidR="00192C9B" w:rsidRPr="00192C9B" w:rsidRDefault="00192C9B" w:rsidP="00192C9B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68" w:name="_Toc26280950"/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ebih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nyak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ggunaan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ks</w:t>
            </w:r>
            <w:bookmarkEnd w:id="68"/>
            <w:proofErr w:type="spellEnd"/>
          </w:p>
          <w:p w14:paraId="3B75986F" w14:textId="77777777" w:rsidR="00192C9B" w:rsidRPr="00192C9B" w:rsidRDefault="00192C9B" w:rsidP="00192C9B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69" w:name="_Toc26280951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ain menu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idak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da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mpilan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perti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tikel</w:t>
            </w:r>
            <w:bookmarkEnd w:id="69"/>
            <w:proofErr w:type="spellEnd"/>
          </w:p>
        </w:tc>
      </w:tr>
      <w:tr w:rsidR="00192C9B" w:rsidRPr="00192C9B" w14:paraId="350B2F9D" w14:textId="77777777" w:rsidTr="00653720">
        <w:tc>
          <w:tcPr>
            <w:tcW w:w="542" w:type="dxa"/>
          </w:tcPr>
          <w:p w14:paraId="3EF11318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70" w:name="_Toc26280952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  <w:bookmarkEnd w:id="70"/>
          </w:p>
        </w:tc>
        <w:tc>
          <w:tcPr>
            <w:tcW w:w="1833" w:type="dxa"/>
          </w:tcPr>
          <w:p w14:paraId="41764627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71" w:name="_Toc26280953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 Human Organs</w:t>
            </w:r>
            <w:bookmarkEnd w:id="71"/>
          </w:p>
        </w:tc>
        <w:tc>
          <w:tcPr>
            <w:tcW w:w="1589" w:type="dxa"/>
          </w:tcPr>
          <w:p w14:paraId="716E161D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72" w:name="_Toc26280954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by1games</w:t>
            </w:r>
            <w:bookmarkEnd w:id="72"/>
          </w:p>
        </w:tc>
        <w:tc>
          <w:tcPr>
            <w:tcW w:w="2065" w:type="dxa"/>
          </w:tcPr>
          <w:p w14:paraId="27534F79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73" w:name="_Toc26280955"/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ampilk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nyak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organ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nusia</w:t>
            </w:r>
            <w:bookmarkEnd w:id="73"/>
            <w:proofErr w:type="spellEnd"/>
          </w:p>
          <w:p w14:paraId="421C8F07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74" w:name="_Toc26280956"/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Dapat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akuk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teraksi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perti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besar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gecil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gram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dan 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putaran</w:t>
            </w:r>
            <w:proofErr w:type="spellEnd"/>
            <w:proofErr w:type="gram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bjek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bookmarkEnd w:id="74"/>
          </w:p>
        </w:tc>
        <w:tc>
          <w:tcPr>
            <w:tcW w:w="1899" w:type="dxa"/>
          </w:tcPr>
          <w:p w14:paraId="5CA7D09D" w14:textId="77777777" w:rsidR="00192C9B" w:rsidRPr="00192C9B" w:rsidRDefault="00192C9B" w:rsidP="00192C9B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75" w:name="_Toc26280957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 xml:space="preserve">Marker yang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gunakan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rkerless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bjek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susah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tuk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tampilkan</w:t>
            </w:r>
            <w:bookmarkEnd w:id="75"/>
            <w:proofErr w:type="spellEnd"/>
          </w:p>
          <w:p w14:paraId="2CFB0568" w14:textId="77777777" w:rsidR="00192C9B" w:rsidRPr="00192C9B" w:rsidRDefault="00192C9B" w:rsidP="00192C9B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76" w:name="_Toc26280958"/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nya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ampilkan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bjeknya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ja</w:t>
            </w:r>
            <w:bookmarkEnd w:id="76"/>
            <w:proofErr w:type="spellEnd"/>
          </w:p>
        </w:tc>
      </w:tr>
      <w:tr w:rsidR="00192C9B" w:rsidRPr="00192C9B" w14:paraId="3BF32C50" w14:textId="77777777" w:rsidTr="00653720">
        <w:tc>
          <w:tcPr>
            <w:tcW w:w="542" w:type="dxa"/>
          </w:tcPr>
          <w:p w14:paraId="092E62CB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77" w:name="_Toc26280959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3</w:t>
            </w:r>
            <w:bookmarkEnd w:id="77"/>
          </w:p>
        </w:tc>
        <w:tc>
          <w:tcPr>
            <w:tcW w:w="1833" w:type="dxa"/>
          </w:tcPr>
          <w:p w14:paraId="5390C788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78" w:name="_Toc26280960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 Human Atlas</w:t>
            </w:r>
            <w:bookmarkEnd w:id="78"/>
          </w:p>
        </w:tc>
        <w:tc>
          <w:tcPr>
            <w:tcW w:w="1589" w:type="dxa"/>
          </w:tcPr>
          <w:p w14:paraId="744398AD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79" w:name="_Toc26280961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by1games</w:t>
            </w:r>
            <w:bookmarkEnd w:id="79"/>
          </w:p>
        </w:tc>
        <w:tc>
          <w:tcPr>
            <w:tcW w:w="2065" w:type="dxa"/>
          </w:tcPr>
          <w:p w14:paraId="604510BE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80" w:name="_Toc26280962"/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ampilk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nyak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organ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nusia</w:t>
            </w:r>
            <w:bookmarkEnd w:id="80"/>
            <w:proofErr w:type="spellEnd"/>
          </w:p>
          <w:p w14:paraId="54A03871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81" w:name="_Toc26280963"/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pat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akuk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teraksi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perti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besar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gecil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putar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geser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bjek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gunak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ombol</w:t>
            </w:r>
            <w:bookmarkEnd w:id="81"/>
            <w:proofErr w:type="spellEnd"/>
          </w:p>
          <w:p w14:paraId="21A224B7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82" w:name="_Toc26280964"/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pat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ihat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organ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lam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nusia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perti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ru-paru</w:t>
            </w:r>
            <w:bookmarkEnd w:id="82"/>
            <w:proofErr w:type="spellEnd"/>
          </w:p>
        </w:tc>
        <w:tc>
          <w:tcPr>
            <w:tcW w:w="1899" w:type="dxa"/>
          </w:tcPr>
          <w:p w14:paraId="646735E7" w14:textId="77777777" w:rsidR="00192C9B" w:rsidRPr="00192C9B" w:rsidRDefault="00192C9B" w:rsidP="00192C9B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83" w:name="_Toc26280965"/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teraksi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bjek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sih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gunakan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ombol</w:t>
            </w:r>
            <w:bookmarkEnd w:id="83"/>
            <w:proofErr w:type="spellEnd"/>
          </w:p>
          <w:p w14:paraId="668BCC50" w14:textId="77777777" w:rsidR="00192C9B" w:rsidRPr="00192C9B" w:rsidRDefault="00192C9B" w:rsidP="00192C9B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84" w:name="_Toc26280966"/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nya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ampilkan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bjeknya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ja</w:t>
            </w:r>
            <w:bookmarkEnd w:id="84"/>
            <w:proofErr w:type="spellEnd"/>
          </w:p>
          <w:p w14:paraId="1C29FA66" w14:textId="77777777" w:rsidR="00192C9B" w:rsidRPr="00192C9B" w:rsidRDefault="00192C9B" w:rsidP="00192C9B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85" w:name="_Toc26280967"/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formasi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plikasi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gunakan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imbol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sembunyi</w:t>
            </w:r>
            <w:bookmarkEnd w:id="85"/>
            <w:proofErr w:type="spellEnd"/>
          </w:p>
          <w:p w14:paraId="1177CCA9" w14:textId="77777777" w:rsidR="00192C9B" w:rsidRPr="00192C9B" w:rsidRDefault="00192C9B" w:rsidP="00192C9B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86" w:name="_Toc26280968"/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at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besara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bjek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teraksi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ombol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hilang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gambilan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arak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tentu</w:t>
            </w:r>
            <w:bookmarkEnd w:id="86"/>
            <w:proofErr w:type="spellEnd"/>
          </w:p>
        </w:tc>
      </w:tr>
      <w:tr w:rsidR="00192C9B" w:rsidRPr="00192C9B" w14:paraId="5F7D0AC2" w14:textId="77777777" w:rsidTr="00653720">
        <w:tc>
          <w:tcPr>
            <w:tcW w:w="542" w:type="dxa"/>
          </w:tcPr>
          <w:p w14:paraId="7AF7C663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87" w:name="_Toc26280969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  <w:bookmarkEnd w:id="87"/>
          </w:p>
        </w:tc>
        <w:tc>
          <w:tcPr>
            <w:tcW w:w="1833" w:type="dxa"/>
          </w:tcPr>
          <w:p w14:paraId="0E82AF31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88" w:name="_Toc26280970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R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natomi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4D</w:t>
            </w:r>
            <w:bookmarkEnd w:id="88"/>
          </w:p>
        </w:tc>
        <w:tc>
          <w:tcPr>
            <w:tcW w:w="1589" w:type="dxa"/>
          </w:tcPr>
          <w:p w14:paraId="46879B94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89" w:name="_Toc26280971"/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kids.cards</w:t>
            </w:r>
            <w:bookmarkEnd w:id="89"/>
            <w:proofErr w:type="spellEnd"/>
          </w:p>
        </w:tc>
        <w:tc>
          <w:tcPr>
            <w:tcW w:w="2065" w:type="dxa"/>
          </w:tcPr>
          <w:p w14:paraId="5B68601F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90" w:name="_Toc26280972"/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ampilk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nyak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organ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nusia</w:t>
            </w:r>
            <w:bookmarkEnd w:id="90"/>
            <w:proofErr w:type="spellEnd"/>
          </w:p>
          <w:p w14:paraId="4E3C598E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91" w:name="_Toc26280973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Banyak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hasa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gunakan</w:t>
            </w:r>
            <w:bookmarkEnd w:id="91"/>
            <w:proofErr w:type="spellEnd"/>
          </w:p>
          <w:p w14:paraId="7C4483AF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92" w:name="_Toc26280974"/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mpil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wal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plikasi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aitu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ra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gguna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plikasi</w:t>
            </w:r>
            <w:bookmarkEnd w:id="92"/>
            <w:proofErr w:type="spellEnd"/>
          </w:p>
          <w:p w14:paraId="6B7CCE60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93" w:name="_Toc26280975"/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bjek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pat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tomatis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akuk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gerakan</w:t>
            </w:r>
            <w:bookmarkEnd w:id="93"/>
            <w:proofErr w:type="spellEnd"/>
          </w:p>
          <w:p w14:paraId="2E06382E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94" w:name="_Toc26280976"/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pat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akuk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teraksi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perti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besar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gecil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putar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bjek</w:t>
            </w:r>
            <w:bookmarkEnd w:id="94"/>
            <w:proofErr w:type="spellEnd"/>
          </w:p>
        </w:tc>
        <w:tc>
          <w:tcPr>
            <w:tcW w:w="1899" w:type="dxa"/>
          </w:tcPr>
          <w:p w14:paraId="3FA60791" w14:textId="77777777" w:rsidR="00192C9B" w:rsidRPr="00192C9B" w:rsidRDefault="00192C9B" w:rsidP="00192C9B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95" w:name="_Toc26280977"/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nya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ampilkan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bjeknya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ja</w:t>
            </w:r>
            <w:bookmarkEnd w:id="95"/>
            <w:proofErr w:type="spellEnd"/>
          </w:p>
        </w:tc>
      </w:tr>
      <w:tr w:rsidR="00192C9B" w14:paraId="0048ACA8" w14:textId="77777777" w:rsidTr="00653720">
        <w:tc>
          <w:tcPr>
            <w:tcW w:w="542" w:type="dxa"/>
          </w:tcPr>
          <w:p w14:paraId="5B12A072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96" w:name="_Toc26280978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  <w:bookmarkEnd w:id="96"/>
          </w:p>
        </w:tc>
        <w:tc>
          <w:tcPr>
            <w:tcW w:w="1833" w:type="dxa"/>
          </w:tcPr>
          <w:p w14:paraId="74A22BCC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97" w:name="_Toc26280979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uman body (male) education VR 3D</w:t>
            </w:r>
            <w:bookmarkEnd w:id="97"/>
          </w:p>
        </w:tc>
        <w:tc>
          <w:tcPr>
            <w:tcW w:w="1589" w:type="dxa"/>
          </w:tcPr>
          <w:p w14:paraId="0C773104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98" w:name="_Toc26280980"/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ozaik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Education</w:t>
            </w:r>
            <w:bookmarkEnd w:id="98"/>
          </w:p>
        </w:tc>
        <w:tc>
          <w:tcPr>
            <w:tcW w:w="2065" w:type="dxa"/>
          </w:tcPr>
          <w:p w14:paraId="53A01C53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99" w:name="_Toc26280981"/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ampilk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nyak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bjek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organ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nusai</w:t>
            </w:r>
            <w:bookmarkEnd w:id="99"/>
            <w:proofErr w:type="spellEnd"/>
          </w:p>
          <w:p w14:paraId="406B8CFF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100" w:name="_Toc26280982"/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Dapat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akuk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teraksi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perti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besar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gecil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putar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bjek</w:t>
            </w:r>
            <w:bookmarkEnd w:id="100"/>
            <w:proofErr w:type="spellEnd"/>
          </w:p>
          <w:p w14:paraId="790CDB3D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101" w:name="_Toc26280983"/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akuk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njukk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bjek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tiap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giannya</w:t>
            </w:r>
            <w:bookmarkEnd w:id="101"/>
            <w:proofErr w:type="spellEnd"/>
          </w:p>
          <w:p w14:paraId="7D43B3BC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102" w:name="_Toc26280984"/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teraksi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ainnya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tika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ilih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salah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tu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ombol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ka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bjek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pilih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k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hilang</w:t>
            </w:r>
            <w:bookmarkEnd w:id="102"/>
            <w:proofErr w:type="spellEnd"/>
          </w:p>
          <w:p w14:paraId="295327D0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103" w:name="_Toc26280985"/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pat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ihat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jelas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ingkat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enai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organ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nusia</w:t>
            </w:r>
            <w:bookmarkEnd w:id="103"/>
            <w:proofErr w:type="spellEnd"/>
          </w:p>
          <w:p w14:paraId="762B1B6B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104" w:name="_Toc26280986"/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pat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buat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perti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gambar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ambahk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ks</w:t>
            </w:r>
            <w:bookmarkEnd w:id="104"/>
            <w:proofErr w:type="spellEnd"/>
          </w:p>
          <w:p w14:paraId="6EC7D54C" w14:textId="77777777" w:rsidR="00192C9B" w:rsidRPr="00962277" w:rsidRDefault="00192C9B" w:rsidP="00653720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105" w:name="_Toc26280987"/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dapat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uis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genalan</w:t>
            </w:r>
            <w:proofErr w:type="spellEnd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organ </w:t>
            </w:r>
            <w:proofErr w:type="spellStart"/>
            <w:r w:rsidRPr="009622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lam</w:t>
            </w:r>
            <w:bookmarkEnd w:id="105"/>
            <w:proofErr w:type="spellEnd"/>
          </w:p>
        </w:tc>
        <w:tc>
          <w:tcPr>
            <w:tcW w:w="1899" w:type="dxa"/>
          </w:tcPr>
          <w:p w14:paraId="034EC783" w14:textId="77777777" w:rsidR="00192C9B" w:rsidRPr="00192C9B" w:rsidRDefault="00192C9B" w:rsidP="00653720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106" w:name="_Toc26280988"/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Penjelasan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teri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rupa</w:t>
            </w:r>
            <w:proofErr w:type="spellEnd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92C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ks</w:t>
            </w:r>
            <w:bookmarkEnd w:id="106"/>
            <w:proofErr w:type="spellEnd"/>
          </w:p>
        </w:tc>
      </w:tr>
    </w:tbl>
    <w:p w14:paraId="7F14681F" w14:textId="77777777" w:rsidR="00192C9B" w:rsidRDefault="00192C9B" w:rsidP="00192C9B">
      <w:pPr>
        <w:pStyle w:val="Tabel"/>
        <w:jc w:val="center"/>
      </w:pPr>
    </w:p>
    <w:p w14:paraId="4CEB5BDA" w14:textId="77777777" w:rsidR="00192C9B" w:rsidRPr="0045231F" w:rsidRDefault="00192C9B" w:rsidP="00192C9B">
      <w:pPr>
        <w:pStyle w:val="Heading1"/>
        <w:spacing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107" w:name="_Toc8723078"/>
      <w:bookmarkStart w:id="108" w:name="_Toc21462809"/>
      <w:bookmarkStart w:id="109" w:name="_Toc26280644"/>
      <w:r w:rsidRPr="0045231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.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5</w:t>
      </w:r>
      <w:r w:rsidRPr="0045231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Augmented Reality</w:t>
      </w:r>
      <w:bookmarkEnd w:id="107"/>
      <w:bookmarkEnd w:id="108"/>
      <w:bookmarkEnd w:id="109"/>
    </w:p>
    <w:p w14:paraId="7C2F87BE" w14:textId="77777777" w:rsidR="00192C9B" w:rsidRDefault="00192C9B" w:rsidP="00192C9B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877F4">
        <w:rPr>
          <w:rFonts w:ascii="Times New Roman" w:hAnsi="Times New Roman" w:cs="Times New Roman"/>
          <w:i/>
          <w:sz w:val="24"/>
          <w:szCs w:val="24"/>
        </w:rPr>
        <w:t>Augmented Realit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obo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-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877F4">
        <w:rPr>
          <w:rFonts w:ascii="Times New Roman" w:hAnsi="Times New Roman" w:cs="Times New Roman"/>
          <w:i/>
          <w:sz w:val="24"/>
          <w:szCs w:val="24"/>
        </w:rPr>
        <w:t>Augmented Realit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a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ny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m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877F4">
        <w:rPr>
          <w:rFonts w:ascii="Times New Roman" w:hAnsi="Times New Roman" w:cs="Times New Roman"/>
          <w:i/>
          <w:sz w:val="24"/>
          <w:szCs w:val="24"/>
        </w:rPr>
        <w:t>Augmented Realit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mb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ny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877F4">
        <w:rPr>
          <w:rFonts w:ascii="Times New Roman" w:hAnsi="Times New Roman" w:cs="Times New Roman"/>
          <w:i/>
          <w:sz w:val="24"/>
          <w:szCs w:val="24"/>
        </w:rPr>
        <w:t>Augmented Realit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ny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abu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mb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ekstu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tono","given":"Kurniawan Teguh","non-dropping-particle":"","parse-names":false,"suffix":""}],"id":"ITEM-1","issue":"2","issued":{"date-parts":[["2011"]]},"page":"60-64","title":"Augmented Reality Sebagai Metafora Baru dalam Teknologi Interaksi Manusia dan Komputer","type":"article-journal","volume":"1"},"uris":["http://www.mendeley.com/documents/?uuid=b03502c4-8b5a-4b32-a3bb-010c38802d96"]}],"mendeley":{"formattedCitation":"(Martono, 2011)","plainTextFormattedCitation":"(Martono, 2011)","previouslyFormattedCitation":"(Martono, 2011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3D625A">
        <w:rPr>
          <w:rFonts w:ascii="Times New Roman" w:hAnsi="Times New Roman" w:cs="Times New Roman"/>
          <w:noProof/>
          <w:sz w:val="24"/>
          <w:szCs w:val="24"/>
        </w:rPr>
        <w:t>(Martono, 201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6778427" w14:textId="77777777" w:rsidR="00192C9B" w:rsidRDefault="00192C9B" w:rsidP="00192C9B">
      <w:pPr>
        <w:pStyle w:val="Heading2"/>
        <w:numPr>
          <w:ilvl w:val="2"/>
          <w:numId w:val="20"/>
        </w:numPr>
        <w:spacing w:line="480" w:lineRule="auto"/>
        <w:ind w:left="709" w:hanging="709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110" w:name="_Toc8723079"/>
      <w:bookmarkStart w:id="111" w:name="_Toc26280645"/>
      <w:proofErr w:type="spellStart"/>
      <w:r w:rsidRPr="00AA0654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Metode</w:t>
      </w:r>
      <w:proofErr w:type="spellEnd"/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Pr="00AA0654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ingle Marker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dalam</w:t>
      </w:r>
      <w:proofErr w:type="spellEnd"/>
      <w:r w:rsidRPr="00AA0654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Augmented Reality</w:t>
      </w:r>
      <w:bookmarkEnd w:id="110"/>
      <w:bookmarkEnd w:id="111"/>
      <w:r w:rsidRPr="00AA0654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p w14:paraId="72159705" w14:textId="77777777" w:rsidR="00192C9B" w:rsidRPr="00831484" w:rsidRDefault="00192C9B" w:rsidP="00192C9B">
      <w:pPr>
        <w:spacing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ingle marker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ugmented Reality.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et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marker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ulti marker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et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rker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marker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et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rker. </w:t>
      </w:r>
      <w:sdt>
        <w:sdtPr>
          <w:rPr>
            <w:rFonts w:ascii="Times New Roman" w:hAnsi="Times New Roman" w:cs="Times New Roman"/>
            <w:sz w:val="24"/>
            <w:szCs w:val="24"/>
          </w:rPr>
          <w:id w:val="899791802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Apr15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 Apriyani &amp; Gustianto, 2015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</w:p>
    <w:p w14:paraId="414F8644" w14:textId="77777777" w:rsidR="00192C9B" w:rsidRPr="00F9371F" w:rsidRDefault="00192C9B" w:rsidP="00192C9B">
      <w:pPr>
        <w:pStyle w:val="Heading2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12" w:name="_Toc8723080"/>
      <w:bookmarkStart w:id="113" w:name="_Toc26280646"/>
      <w:r w:rsidRPr="00F9371F">
        <w:rPr>
          <w:rFonts w:ascii="Times New Roman" w:hAnsi="Times New Roman" w:cs="Times New Roman"/>
          <w:b/>
          <w:color w:val="auto"/>
          <w:sz w:val="24"/>
          <w:szCs w:val="24"/>
        </w:rPr>
        <w:t>2.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>5</w:t>
      </w:r>
      <w:r w:rsidRPr="00F9371F">
        <w:rPr>
          <w:rFonts w:ascii="Times New Roman" w:hAnsi="Times New Roman" w:cs="Times New Roman"/>
          <w:b/>
          <w:color w:val="auto"/>
          <w:sz w:val="24"/>
          <w:szCs w:val="24"/>
        </w:rPr>
        <w:t xml:space="preserve">.2 </w:t>
      </w:r>
      <w:proofErr w:type="spellStart"/>
      <w:r w:rsidRPr="00F9371F">
        <w:rPr>
          <w:rFonts w:ascii="Times New Roman" w:hAnsi="Times New Roman" w:cs="Times New Roman"/>
          <w:b/>
          <w:color w:val="auto"/>
          <w:sz w:val="24"/>
          <w:szCs w:val="24"/>
        </w:rPr>
        <w:t>Penerapan</w:t>
      </w:r>
      <w:proofErr w:type="spellEnd"/>
      <w:r w:rsidRPr="00F9371F">
        <w:rPr>
          <w:rFonts w:ascii="Times New Roman" w:hAnsi="Times New Roman" w:cs="Times New Roman"/>
          <w:b/>
          <w:color w:val="auto"/>
          <w:sz w:val="24"/>
          <w:szCs w:val="24"/>
        </w:rPr>
        <w:t xml:space="preserve"> Augmented Reality </w:t>
      </w:r>
      <w:proofErr w:type="spellStart"/>
      <w:r w:rsidRPr="00F9371F">
        <w:rPr>
          <w:rFonts w:ascii="Times New Roman" w:hAnsi="Times New Roman" w:cs="Times New Roman"/>
          <w:b/>
          <w:color w:val="auto"/>
          <w:sz w:val="24"/>
          <w:szCs w:val="24"/>
        </w:rPr>
        <w:t>Dalam</w:t>
      </w:r>
      <w:proofErr w:type="spellEnd"/>
      <w:r w:rsidRPr="00F9371F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b/>
          <w:color w:val="auto"/>
          <w:sz w:val="24"/>
          <w:szCs w:val="24"/>
        </w:rPr>
        <w:t>Berbagai</w:t>
      </w:r>
      <w:proofErr w:type="spellEnd"/>
      <w:r w:rsidRPr="00F9371F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b/>
          <w:color w:val="auto"/>
          <w:sz w:val="24"/>
          <w:szCs w:val="24"/>
        </w:rPr>
        <w:t>Bidang</w:t>
      </w:r>
      <w:bookmarkEnd w:id="112"/>
      <w:bookmarkEnd w:id="113"/>
      <w:proofErr w:type="spellEnd"/>
    </w:p>
    <w:p w14:paraId="22DEA477" w14:textId="77777777" w:rsidR="00192C9B" w:rsidRPr="003D059A" w:rsidRDefault="00192C9B" w:rsidP="00192C9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Augmented Reality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iberbaga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1282915877"/>
          <w:citation/>
        </w:sdtPr>
        <w:sdtContent>
          <w:r w:rsidRPr="00F9371F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F9371F">
            <w:rPr>
              <w:rFonts w:ascii="Times New Roman" w:hAnsi="Times New Roman" w:cs="Times New Roman"/>
              <w:sz w:val="24"/>
              <w:szCs w:val="24"/>
            </w:rPr>
            <w:instrText xml:space="preserve"> CITATION Hab18 \l 1057 </w:instrText>
          </w:r>
          <w:r w:rsidRPr="00F9371F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Habibie, 2018)</w:t>
          </w:r>
          <w:r w:rsidRPr="00F9371F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525820D4" w14:textId="77777777" w:rsidR="00192C9B" w:rsidRDefault="00192C9B" w:rsidP="00192C9B">
      <w:pPr>
        <w:pStyle w:val="ListParagraph"/>
        <w:numPr>
          <w:ilvl w:val="0"/>
          <w:numId w:val="17"/>
        </w:numPr>
        <w:spacing w:before="60" w:line="480" w:lineRule="auto"/>
        <w:ind w:right="9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9371F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ndidikan</w:t>
      </w:r>
      <w:proofErr w:type="spellEnd"/>
    </w:p>
    <w:p w14:paraId="19F03651" w14:textId="77777777" w:rsidR="00192C9B" w:rsidRDefault="00192C9B" w:rsidP="00192C9B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F9371F">
        <w:rPr>
          <w:rFonts w:ascii="Times New Roman" w:hAnsi="Times New Roman" w:cs="Times New Roman"/>
          <w:sz w:val="24"/>
          <w:szCs w:val="24"/>
        </w:rPr>
        <w:t>endidi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tentuny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Apalag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saran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edukas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. Karena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visualisas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terpenting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ibanding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ngajar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. Karena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visualisas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tari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mperlihat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uni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inat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tahu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. Banyak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4FF1">
        <w:rPr>
          <w:rFonts w:ascii="Times New Roman" w:hAnsi="Times New Roman" w:cs="Times New Roman"/>
          <w:i/>
          <w:sz w:val="24"/>
          <w:szCs w:val="24"/>
        </w:rPr>
        <w:t>zooburst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ngaja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ikut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cerit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cerit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rancang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3D.</w:t>
      </w:r>
    </w:p>
    <w:p w14:paraId="2F6077FA" w14:textId="77777777" w:rsidR="00192C9B" w:rsidRPr="0023052D" w:rsidRDefault="00192C9B" w:rsidP="00192C9B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22E76E4A" w14:textId="77777777" w:rsidR="00192C9B" w:rsidRDefault="00192C9B" w:rsidP="00192C9B">
      <w:pPr>
        <w:pStyle w:val="ListParagraph"/>
        <w:numPr>
          <w:ilvl w:val="0"/>
          <w:numId w:val="17"/>
        </w:numPr>
        <w:spacing w:before="60" w:line="480" w:lineRule="auto"/>
        <w:ind w:right="9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9371F">
        <w:rPr>
          <w:rFonts w:ascii="Times New Roman" w:hAnsi="Times New Roman" w:cs="Times New Roman"/>
          <w:sz w:val="24"/>
          <w:szCs w:val="24"/>
        </w:rPr>
        <w:lastRenderedPageBreak/>
        <w:t>Kedokteran</w:t>
      </w:r>
      <w:proofErr w:type="spellEnd"/>
    </w:p>
    <w:p w14:paraId="237ED6C4" w14:textId="77777777" w:rsidR="00192C9B" w:rsidRPr="009B3476" w:rsidRDefault="00192C9B" w:rsidP="00192C9B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B2245D">
        <w:rPr>
          <w:rFonts w:ascii="Times New Roman" w:hAnsi="Times New Roman" w:cs="Times New Roman"/>
          <w:i/>
          <w:sz w:val="24"/>
          <w:szCs w:val="24"/>
        </w:rPr>
        <w:t>Augmented reality</w:t>
      </w:r>
      <w:r w:rsidRPr="00B2245D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dimanfaatkan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kedokteran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. Karena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pencitraan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di dunia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kedokteran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simulasi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simulai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i/>
          <w:sz w:val="24"/>
          <w:szCs w:val="24"/>
        </w:rPr>
        <w:t>vaksin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Contohnya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diperuntukan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i/>
          <w:sz w:val="24"/>
          <w:szCs w:val="24"/>
        </w:rPr>
        <w:t>evana’s</w:t>
      </w:r>
      <w:proofErr w:type="spellEnd"/>
      <w:r w:rsidRPr="00B2245D">
        <w:rPr>
          <w:rFonts w:ascii="Times New Roman" w:hAnsi="Times New Roman" w:cs="Times New Roman"/>
          <w:i/>
          <w:sz w:val="24"/>
          <w:szCs w:val="24"/>
        </w:rPr>
        <w:t xml:space="preserve"> Eyes-on Glasses</w:t>
      </w:r>
      <w:r w:rsidRPr="00B2245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mengerjakan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tugasnya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mengecek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i/>
          <w:sz w:val="24"/>
          <w:szCs w:val="24"/>
        </w:rPr>
        <w:t>Evana’s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844FF1">
        <w:rPr>
          <w:rFonts w:ascii="Times New Roman" w:hAnsi="Times New Roman" w:cs="Times New Roman"/>
          <w:i/>
          <w:sz w:val="24"/>
          <w:szCs w:val="24"/>
        </w:rPr>
        <w:t>Eyes-on Glasses</w:t>
      </w:r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masuk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jarum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kedalam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mbuluh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kesusah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iproses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asienny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itampil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r w:rsidRPr="00844FF1">
        <w:rPr>
          <w:rFonts w:ascii="Times New Roman" w:hAnsi="Times New Roman" w:cs="Times New Roman"/>
          <w:i/>
          <w:sz w:val="24"/>
          <w:szCs w:val="24"/>
        </w:rPr>
        <w:t>augmented reality</w:t>
      </w:r>
      <w:r w:rsidRPr="00F9371F">
        <w:rPr>
          <w:rFonts w:ascii="Times New Roman" w:hAnsi="Times New Roman" w:cs="Times New Roman"/>
          <w:sz w:val="24"/>
          <w:szCs w:val="24"/>
        </w:rPr>
        <w:t>.</w:t>
      </w:r>
    </w:p>
    <w:p w14:paraId="5401D46D" w14:textId="77777777" w:rsidR="00192C9B" w:rsidRDefault="00192C9B" w:rsidP="00192C9B">
      <w:pPr>
        <w:pStyle w:val="ListParagraph"/>
        <w:numPr>
          <w:ilvl w:val="0"/>
          <w:numId w:val="17"/>
        </w:numPr>
        <w:spacing w:before="60" w:line="480" w:lineRule="auto"/>
        <w:ind w:right="9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iliter</w:t>
      </w:r>
      <w:proofErr w:type="spellEnd"/>
    </w:p>
    <w:p w14:paraId="653F2E6A" w14:textId="77777777" w:rsidR="00192C9B" w:rsidRPr="00F9371F" w:rsidRDefault="00192C9B" w:rsidP="00192C9B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844FF1">
        <w:rPr>
          <w:rFonts w:ascii="Times New Roman" w:hAnsi="Times New Roman" w:cs="Times New Roman"/>
          <w:i/>
          <w:color w:val="1F1F1F"/>
          <w:sz w:val="24"/>
          <w:szCs w:val="24"/>
          <w:shd w:val="clear" w:color="auto" w:fill="FFFFFF"/>
        </w:rPr>
        <w:t>Augmented reality</w:t>
      </w:r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sangat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berguna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untuk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menghemat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pengeluaran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dalam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militer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.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Bayangkan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apabila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militer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harus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melatih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para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tentara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mereka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di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medan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perang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yang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asli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.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Untuk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mengirim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satu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peleton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saja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,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mereka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harus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mengeluarkan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uang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yang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sangat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besar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.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Belum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lagi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apabila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pada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saat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pelatihan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, salah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satu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prajurit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mengalami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sakit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,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atau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kecelakaan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.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Sebagai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contoh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,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militer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menggunakan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r w:rsidRPr="00844FF1">
        <w:rPr>
          <w:rFonts w:ascii="Times New Roman" w:hAnsi="Times New Roman" w:cs="Times New Roman"/>
          <w:i/>
          <w:color w:val="1F1F1F"/>
          <w:sz w:val="24"/>
          <w:szCs w:val="24"/>
          <w:shd w:val="clear" w:color="auto" w:fill="FFFFFF"/>
        </w:rPr>
        <w:t>augmented reality</w:t>
      </w:r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untuk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membuat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sebuah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permainan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perang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.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Dimana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prajurit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akan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masuk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kedalam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dunia </w:t>
      </w:r>
      <w:r w:rsidRPr="00844FF1">
        <w:rPr>
          <w:rFonts w:ascii="Times New Roman" w:hAnsi="Times New Roman" w:cs="Times New Roman"/>
          <w:i/>
          <w:color w:val="1F1F1F"/>
          <w:sz w:val="24"/>
          <w:szCs w:val="24"/>
          <w:shd w:val="clear" w:color="auto" w:fill="FFFFFF"/>
        </w:rPr>
        <w:t>game</w:t>
      </w:r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tersebut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dan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seolah-olah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seperti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melakukan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perang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 xml:space="preserve"> </w:t>
      </w:r>
      <w:proofErr w:type="spellStart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sungguhan</w:t>
      </w:r>
      <w:proofErr w:type="spellEnd"/>
      <w:r w:rsidRPr="00F9371F">
        <w:rPr>
          <w:rFonts w:ascii="Times New Roman" w:hAnsi="Times New Roman" w:cs="Times New Roman"/>
          <w:color w:val="1F1F1F"/>
          <w:sz w:val="24"/>
          <w:szCs w:val="24"/>
          <w:shd w:val="clear" w:color="auto" w:fill="FFFFFF"/>
        </w:rPr>
        <w:t>.</w:t>
      </w:r>
    </w:p>
    <w:p w14:paraId="43E48A06" w14:textId="77777777" w:rsidR="00192C9B" w:rsidRDefault="00192C9B" w:rsidP="00192C9B">
      <w:pPr>
        <w:pStyle w:val="ListParagraph"/>
        <w:numPr>
          <w:ilvl w:val="0"/>
          <w:numId w:val="17"/>
        </w:numPr>
        <w:spacing w:before="60" w:line="480" w:lineRule="auto"/>
        <w:ind w:right="9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9371F">
        <w:rPr>
          <w:rFonts w:ascii="Times New Roman" w:hAnsi="Times New Roman" w:cs="Times New Roman"/>
          <w:sz w:val="24"/>
          <w:szCs w:val="24"/>
        </w:rPr>
        <w:t>Industri</w:t>
      </w:r>
      <w:proofErr w:type="spellEnd"/>
    </w:p>
    <w:p w14:paraId="318FE923" w14:textId="77777777" w:rsidR="00192C9B" w:rsidRPr="00014468" w:rsidRDefault="00192C9B" w:rsidP="00192C9B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ngiklan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rodukny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r w:rsidRPr="00844FF1">
        <w:rPr>
          <w:rFonts w:ascii="Times New Roman" w:hAnsi="Times New Roman" w:cs="Times New Roman"/>
          <w:i/>
          <w:sz w:val="24"/>
          <w:szCs w:val="24"/>
        </w:rPr>
        <w:lastRenderedPageBreak/>
        <w:t>augmented reality</w:t>
      </w:r>
      <w:r w:rsidRPr="00F9371F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muncul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3D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. Media yang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brosur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iber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r w:rsidRPr="00844FF1">
        <w:rPr>
          <w:rFonts w:ascii="Times New Roman" w:hAnsi="Times New Roman" w:cs="Times New Roman"/>
          <w:i/>
          <w:sz w:val="24"/>
          <w:szCs w:val="24"/>
        </w:rPr>
        <w:t>marker</w:t>
      </w:r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muncul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3D pada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brosur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begitu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mbel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tertari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detail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ijual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8EFBF33" w14:textId="77777777" w:rsidR="00192C9B" w:rsidRDefault="00192C9B" w:rsidP="00192C9B">
      <w:pPr>
        <w:pStyle w:val="ListParagraph"/>
        <w:numPr>
          <w:ilvl w:val="0"/>
          <w:numId w:val="17"/>
        </w:numPr>
        <w:spacing w:before="60" w:line="480" w:lineRule="auto"/>
        <w:ind w:right="9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9371F">
        <w:rPr>
          <w:rFonts w:ascii="Times New Roman" w:hAnsi="Times New Roman" w:cs="Times New Roman"/>
          <w:sz w:val="24"/>
          <w:szCs w:val="24"/>
        </w:rPr>
        <w:t>Hiburan</w:t>
      </w:r>
      <w:proofErr w:type="spellEnd"/>
    </w:p>
    <w:p w14:paraId="2086FF6A" w14:textId="77777777" w:rsidR="00192C9B" w:rsidRDefault="00192C9B" w:rsidP="00192C9B">
      <w:pPr>
        <w:pStyle w:val="ListParagraph"/>
        <w:spacing w:line="480" w:lineRule="auto"/>
        <w:ind w:firstLine="720"/>
        <w:jc w:val="both"/>
      </w:pPr>
      <w:r w:rsidRPr="00B2245D">
        <w:rPr>
          <w:rFonts w:ascii="Times New Roman" w:hAnsi="Times New Roman" w:cs="Times New Roman"/>
          <w:i/>
          <w:sz w:val="24"/>
          <w:szCs w:val="24"/>
        </w:rPr>
        <w:t>Augmented reality</w:t>
      </w:r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dibidang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hiburan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di </w:t>
      </w:r>
      <w:r w:rsidRPr="00B2245D">
        <w:rPr>
          <w:rFonts w:ascii="Times New Roman" w:hAnsi="Times New Roman" w:cs="Times New Roman"/>
          <w:i/>
          <w:sz w:val="24"/>
          <w:szCs w:val="24"/>
        </w:rPr>
        <w:t>game</w:t>
      </w:r>
      <w:r w:rsidRPr="00B2245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Contohnya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permainan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bernama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Pokemon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Go yang </w:t>
      </w:r>
      <w:r w:rsidRPr="00B2245D">
        <w:rPr>
          <w:rFonts w:ascii="Times New Roman" w:hAnsi="Times New Roman" w:cs="Times New Roman"/>
          <w:i/>
          <w:sz w:val="24"/>
          <w:szCs w:val="24"/>
        </w:rPr>
        <w:t>super</w:t>
      </w:r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r w:rsidRPr="00B2245D">
        <w:rPr>
          <w:rFonts w:ascii="Times New Roman" w:hAnsi="Times New Roman" w:cs="Times New Roman"/>
          <w:i/>
          <w:sz w:val="24"/>
          <w:szCs w:val="24"/>
        </w:rPr>
        <w:t>booming</w:t>
      </w:r>
      <w:r w:rsidRPr="00B2245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Permainan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dikeluarkan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oleh Niantic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menangkap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r w:rsidRPr="00B2245D">
        <w:rPr>
          <w:rFonts w:ascii="Times New Roman" w:hAnsi="Times New Roman" w:cs="Times New Roman"/>
          <w:i/>
          <w:sz w:val="24"/>
          <w:szCs w:val="24"/>
        </w:rPr>
        <w:t>monster-monster</w:t>
      </w:r>
      <w:r w:rsidRPr="00B2245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tersebar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penjuru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kota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tengah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B2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245D">
        <w:rPr>
          <w:rFonts w:ascii="Times New Roman" w:hAnsi="Times New Roman" w:cs="Times New Roman"/>
          <w:sz w:val="24"/>
          <w:szCs w:val="24"/>
        </w:rPr>
        <w:t>mencu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r w:rsidRPr="00844FF1">
        <w:rPr>
          <w:rFonts w:ascii="Times New Roman" w:hAnsi="Times New Roman" w:cs="Times New Roman"/>
          <w:i/>
          <w:sz w:val="24"/>
          <w:szCs w:val="24"/>
        </w:rPr>
        <w:t>smartphone</w:t>
      </w:r>
      <w:r w:rsidRPr="00F9371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dunia.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rmain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mang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rmain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r w:rsidRPr="00844FF1">
        <w:rPr>
          <w:rFonts w:ascii="Times New Roman" w:hAnsi="Times New Roman" w:cs="Times New Roman"/>
          <w:i/>
          <w:sz w:val="24"/>
          <w:szCs w:val="24"/>
        </w:rPr>
        <w:t>smartphone</w:t>
      </w:r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kebanya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rmain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imain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sambil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duduk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berbaring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okemo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Go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maks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mainny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titik-titi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okemo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okemo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GO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GPS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laca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rgera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emai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r w:rsidRPr="00844FF1">
        <w:rPr>
          <w:rFonts w:ascii="Times New Roman" w:hAnsi="Times New Roman" w:cs="Times New Roman"/>
          <w:i/>
          <w:sz w:val="24"/>
          <w:szCs w:val="24"/>
        </w:rPr>
        <w:t>augmented reality</w:t>
      </w:r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pokemo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layar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r w:rsidRPr="00844FF1">
        <w:rPr>
          <w:rFonts w:ascii="Times New Roman" w:hAnsi="Times New Roman" w:cs="Times New Roman"/>
          <w:i/>
          <w:sz w:val="24"/>
          <w:szCs w:val="24"/>
        </w:rPr>
        <w:t>smartphone</w:t>
      </w:r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9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71F">
        <w:rPr>
          <w:rFonts w:ascii="Times New Roman" w:hAnsi="Times New Roman" w:cs="Times New Roman"/>
          <w:sz w:val="24"/>
          <w:szCs w:val="24"/>
        </w:rPr>
        <w:t>kamera</w:t>
      </w:r>
      <w:proofErr w:type="spellEnd"/>
      <w:r w:rsidRPr="00F9371F">
        <w:t>.</w:t>
      </w:r>
    </w:p>
    <w:p w14:paraId="760150F5" w14:textId="77777777" w:rsidR="00192C9B" w:rsidRPr="00986E3D" w:rsidRDefault="00192C9B" w:rsidP="00192C9B">
      <w:pPr>
        <w:pStyle w:val="Heading1"/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114" w:name="_Toc8723081"/>
      <w:bookmarkStart w:id="115" w:name="_Toc21462810"/>
      <w:bookmarkStart w:id="116" w:name="_Toc26280647"/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.6</w:t>
      </w:r>
      <w:r w:rsidRPr="009276A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Pr="00986E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Vuforia SDK</w:t>
      </w:r>
      <w:bookmarkEnd w:id="114"/>
      <w:bookmarkEnd w:id="115"/>
      <w:bookmarkEnd w:id="116"/>
    </w:p>
    <w:p w14:paraId="2B8BC3D6" w14:textId="77777777" w:rsidR="00192C9B" w:rsidRPr="00986E3D" w:rsidRDefault="00192C9B" w:rsidP="00192C9B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86E3D">
        <w:rPr>
          <w:rFonts w:ascii="Times New Roman" w:hAnsi="Times New Roman" w:cs="Times New Roman"/>
          <w:sz w:val="24"/>
          <w:szCs w:val="24"/>
        </w:rPr>
        <w:t xml:space="preserve">Vuforia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SDK yang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oleh Qualcomm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</w:t>
      </w:r>
      <w:r w:rsidRPr="00986E3D">
        <w:rPr>
          <w:rFonts w:ascii="Times New Roman" w:hAnsi="Times New Roman" w:cs="Times New Roman"/>
          <w:i/>
          <w:sz w:val="24"/>
          <w:szCs w:val="24"/>
        </w:rPr>
        <w:t xml:space="preserve">game </w:t>
      </w:r>
      <w:r w:rsidRPr="00986E3D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</w:t>
      </w:r>
      <w:r w:rsidRPr="00986E3D">
        <w:rPr>
          <w:rFonts w:ascii="Times New Roman" w:hAnsi="Times New Roman" w:cs="Times New Roman"/>
          <w:i/>
          <w:sz w:val="24"/>
          <w:szCs w:val="24"/>
        </w:rPr>
        <w:t xml:space="preserve">Augmented Reality.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</w:t>
      </w:r>
      <w:r w:rsidRPr="00986E3D">
        <w:rPr>
          <w:rFonts w:ascii="Times New Roman" w:hAnsi="Times New Roman" w:cs="Times New Roman"/>
          <w:i/>
          <w:sz w:val="24"/>
          <w:szCs w:val="24"/>
        </w:rPr>
        <w:t xml:space="preserve">game </w:t>
      </w:r>
      <w:r w:rsidRPr="00986E3D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terlihat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terlihat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6E3D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986E3D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-1784033335"/>
          <w:citation/>
        </w:sdtPr>
        <w:sdtContent>
          <w:r w:rsidRPr="00986E3D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986E3D">
            <w:rPr>
              <w:rFonts w:ascii="Times New Roman" w:hAnsi="Times New Roman" w:cs="Times New Roman"/>
              <w:sz w:val="24"/>
              <w:szCs w:val="24"/>
            </w:rPr>
            <w:instrText xml:space="preserve"> CITATION Adh15 \l 1057 </w:instrText>
          </w:r>
          <w:r w:rsidRPr="00986E3D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Putra, 2015)</w:t>
          </w:r>
          <w:r w:rsidRPr="00986E3D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Pr="00986E3D">
        <w:rPr>
          <w:rFonts w:ascii="Times New Roman" w:hAnsi="Times New Roman" w:cs="Times New Roman"/>
          <w:sz w:val="24"/>
          <w:szCs w:val="24"/>
        </w:rPr>
        <w:t>.</w:t>
      </w:r>
    </w:p>
    <w:p w14:paraId="2BE4B3E6" w14:textId="77777777" w:rsidR="00192C9B" w:rsidRDefault="00192C9B" w:rsidP="00192C9B">
      <w:pPr>
        <w:pStyle w:val="Heading1"/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117" w:name="_Toc8723082"/>
      <w:bookmarkStart w:id="118" w:name="_Toc21462811"/>
      <w:bookmarkStart w:id="119" w:name="_Toc26280648"/>
      <w:r w:rsidRPr="00986E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2.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7</w:t>
      </w:r>
      <w:r w:rsidRPr="00986E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Unity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3D</w:t>
      </w:r>
      <w:bookmarkEnd w:id="117"/>
      <w:bookmarkEnd w:id="118"/>
      <w:bookmarkEnd w:id="119"/>
    </w:p>
    <w:p w14:paraId="7FD63925" w14:textId="77777777" w:rsidR="00192C9B" w:rsidRPr="008D7C22" w:rsidRDefault="00192C9B" w:rsidP="00192C9B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8D7C22">
        <w:rPr>
          <w:rFonts w:ascii="Times New Roman" w:hAnsi="Times New Roman" w:cs="Times New Roman"/>
          <w:i/>
          <w:sz w:val="24"/>
          <w:szCs w:val="24"/>
        </w:rPr>
        <w:t>Unity 3D</w:t>
      </w:r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r w:rsidRPr="00F95C5B">
        <w:rPr>
          <w:rFonts w:ascii="Times New Roman" w:hAnsi="Times New Roman" w:cs="Times New Roman"/>
          <w:i/>
          <w:sz w:val="24"/>
          <w:szCs w:val="24"/>
        </w:rPr>
        <w:t>game engine</w:t>
      </w:r>
      <w:r w:rsidRPr="008D7C2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inilah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dimengerti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supaya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game yang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berkualitas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bagian-bagian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r w:rsidRPr="00F95C5B">
        <w:rPr>
          <w:rFonts w:ascii="Times New Roman" w:hAnsi="Times New Roman" w:cs="Times New Roman"/>
          <w:i/>
          <w:sz w:val="24"/>
          <w:szCs w:val="24"/>
        </w:rPr>
        <w:t>Unity</w:t>
      </w:r>
      <w:proofErr w:type="gramStart"/>
      <w:r w:rsidRPr="00F95C5B">
        <w:rPr>
          <w:rFonts w:ascii="Times New Roman" w:hAnsi="Times New Roman" w:cs="Times New Roman"/>
          <w:i/>
          <w:sz w:val="24"/>
          <w:szCs w:val="24"/>
        </w:rPr>
        <w:t>: .Asset</w:t>
      </w:r>
      <w:proofErr w:type="gramEnd"/>
      <w:r w:rsidRPr="008D7C2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penyimpanan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r w:rsidRPr="00F95C5B">
        <w:rPr>
          <w:rFonts w:ascii="Times New Roman" w:hAnsi="Times New Roman" w:cs="Times New Roman"/>
          <w:i/>
          <w:sz w:val="24"/>
          <w:szCs w:val="24"/>
        </w:rPr>
        <w:t>Unity</w:t>
      </w:r>
      <w:r w:rsidRPr="008D7C2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suara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, video, dan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tekstur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. </w:t>
      </w:r>
      <w:r w:rsidRPr="00F95C5B">
        <w:rPr>
          <w:rFonts w:ascii="Times New Roman" w:hAnsi="Times New Roman" w:cs="Times New Roman"/>
          <w:i/>
          <w:sz w:val="24"/>
          <w:szCs w:val="24"/>
        </w:rPr>
        <w:t>Scenes</w:t>
      </w:r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area yang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berisikan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konten-konten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r w:rsidRPr="00F95C5B">
        <w:rPr>
          <w:rFonts w:ascii="Times New Roman" w:hAnsi="Times New Roman" w:cs="Times New Roman"/>
          <w:i/>
          <w:sz w:val="24"/>
          <w:szCs w:val="24"/>
        </w:rPr>
        <w:t>game</w:t>
      </w:r>
      <w:r w:rsidRPr="008D7C2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level,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menu,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tunggu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. </w:t>
      </w:r>
      <w:r w:rsidRPr="00F95C5B">
        <w:rPr>
          <w:rFonts w:ascii="Times New Roman" w:hAnsi="Times New Roman" w:cs="Times New Roman"/>
          <w:i/>
          <w:sz w:val="24"/>
          <w:szCs w:val="24"/>
        </w:rPr>
        <w:t>Game Objects</w:t>
      </w:r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r w:rsidRPr="00F95C5B">
        <w:rPr>
          <w:rFonts w:ascii="Times New Roman" w:hAnsi="Times New Roman" w:cs="Times New Roman"/>
          <w:i/>
          <w:sz w:val="24"/>
          <w:szCs w:val="24"/>
        </w:rPr>
        <w:t>assets</w:t>
      </w:r>
      <w:r w:rsidRPr="008D7C2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dipindah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r w:rsidRPr="00F95C5B">
        <w:rPr>
          <w:rFonts w:ascii="Times New Roman" w:hAnsi="Times New Roman" w:cs="Times New Roman"/>
          <w:i/>
          <w:sz w:val="24"/>
          <w:szCs w:val="24"/>
        </w:rPr>
        <w:t>scenes</w:t>
      </w:r>
      <w:r w:rsidRPr="008D7C22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digerakkan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diatur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ukurannya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diatur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rotasinya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. </w:t>
      </w:r>
      <w:r w:rsidRPr="00F95C5B">
        <w:rPr>
          <w:rFonts w:ascii="Times New Roman" w:hAnsi="Times New Roman" w:cs="Times New Roman"/>
          <w:i/>
          <w:sz w:val="24"/>
          <w:szCs w:val="24"/>
        </w:rPr>
        <w:t>Components</w:t>
      </w:r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reaksi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r w:rsidRPr="00F95C5B">
        <w:rPr>
          <w:rFonts w:ascii="Times New Roman" w:hAnsi="Times New Roman" w:cs="Times New Roman"/>
          <w:i/>
          <w:sz w:val="24"/>
          <w:szCs w:val="24"/>
        </w:rPr>
        <w:t>collision</w:t>
      </w:r>
      <w:r w:rsidRPr="008D7C2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memunculkan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partikel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. </w:t>
      </w:r>
      <w:r w:rsidRPr="00F95C5B">
        <w:rPr>
          <w:rFonts w:ascii="Times New Roman" w:hAnsi="Times New Roman" w:cs="Times New Roman"/>
          <w:i/>
          <w:sz w:val="24"/>
          <w:szCs w:val="24"/>
        </w:rPr>
        <w:t>Script</w:t>
      </w:r>
      <w:r w:rsidRPr="008D7C22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r w:rsidRPr="00F95C5B">
        <w:rPr>
          <w:rFonts w:ascii="Times New Roman" w:hAnsi="Times New Roman" w:cs="Times New Roman"/>
          <w:i/>
          <w:sz w:val="24"/>
          <w:szCs w:val="24"/>
        </w:rPr>
        <w:t xml:space="preserve">Unity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Javascript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, C# dan BOO. </w:t>
      </w:r>
      <w:r w:rsidRPr="00F95C5B">
        <w:rPr>
          <w:rFonts w:ascii="Times New Roman" w:hAnsi="Times New Roman" w:cs="Times New Roman"/>
          <w:i/>
          <w:sz w:val="24"/>
          <w:szCs w:val="24"/>
        </w:rPr>
        <w:t>Prefabs</w:t>
      </w:r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r w:rsidRPr="00F95C5B">
        <w:rPr>
          <w:rFonts w:ascii="Times New Roman" w:hAnsi="Times New Roman" w:cs="Times New Roman"/>
          <w:i/>
          <w:sz w:val="24"/>
          <w:szCs w:val="24"/>
        </w:rPr>
        <w:t>game objects</w:t>
      </w:r>
      <w:r w:rsidRPr="008D7C2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D7C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7C22">
        <w:rPr>
          <w:rFonts w:ascii="Times New Roman" w:hAnsi="Times New Roman" w:cs="Times New Roman"/>
          <w:sz w:val="24"/>
          <w:szCs w:val="24"/>
        </w:rPr>
        <w:t>diperbanyak</w:t>
      </w:r>
      <w:proofErr w:type="spellEnd"/>
      <w:sdt>
        <w:sdtPr>
          <w:rPr>
            <w:rFonts w:ascii="Times New Roman" w:hAnsi="Times New Roman" w:cs="Times New Roman"/>
            <w:sz w:val="24"/>
            <w:szCs w:val="24"/>
          </w:rPr>
          <w:id w:val="1140232310"/>
          <w:citation/>
        </w:sdtPr>
        <w:sdtContent>
          <w:r w:rsidRPr="008D7C22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8D7C22">
            <w:rPr>
              <w:rFonts w:ascii="Times New Roman" w:hAnsi="Times New Roman" w:cs="Times New Roman"/>
              <w:sz w:val="24"/>
              <w:szCs w:val="24"/>
            </w:rPr>
            <w:instrText xml:space="preserve"> CITATION Mic14 \l 1057 </w:instrText>
          </w:r>
          <w:r w:rsidRPr="008D7C22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Tjahyadi, 2014)</w:t>
          </w:r>
          <w:r w:rsidRPr="008D7C22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>.</w:t>
      </w:r>
    </w:p>
    <w:p w14:paraId="585B424A" w14:textId="77777777" w:rsidR="00192C9B" w:rsidRPr="00F95C5B" w:rsidRDefault="00192C9B" w:rsidP="00192C9B">
      <w:pPr>
        <w:pStyle w:val="Heading1"/>
        <w:spacing w:line="480" w:lineRule="auto"/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</w:pPr>
      <w:bookmarkStart w:id="120" w:name="_Toc8723083"/>
      <w:bookmarkStart w:id="121" w:name="_Toc21462812"/>
      <w:bookmarkStart w:id="122" w:name="_Toc26280649"/>
      <w:r w:rsidRPr="00F95C5B"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  <w:t>2.</w:t>
      </w:r>
      <w:r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  <w:t>8</w:t>
      </w:r>
      <w:r w:rsidRPr="00F95C5B"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  <w:t xml:space="preserve"> Blender 3D</w:t>
      </w:r>
      <w:bookmarkEnd w:id="120"/>
      <w:bookmarkEnd w:id="121"/>
      <w:bookmarkEnd w:id="122"/>
    </w:p>
    <w:p w14:paraId="400B08D8" w14:textId="77777777" w:rsidR="00192C9B" w:rsidRDefault="00192C9B" w:rsidP="00192C9B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E365E">
        <w:rPr>
          <w:rFonts w:ascii="Times New Roman" w:hAnsi="Times New Roman" w:cs="Times New Roman"/>
          <w:sz w:val="24"/>
          <w:szCs w:val="24"/>
        </w:rPr>
        <w:t xml:space="preserve">Blender 3D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</w:t>
      </w:r>
      <w:r w:rsidRPr="00F95C5B">
        <w:rPr>
          <w:rFonts w:ascii="Times New Roman" w:hAnsi="Times New Roman" w:cs="Times New Roman"/>
          <w:i/>
          <w:sz w:val="24"/>
          <w:szCs w:val="24"/>
        </w:rPr>
        <w:t>software</w:t>
      </w:r>
      <w:r w:rsidRPr="009E365E">
        <w:rPr>
          <w:rFonts w:ascii="Times New Roman" w:hAnsi="Times New Roman" w:cs="Times New Roman"/>
          <w:sz w:val="24"/>
          <w:szCs w:val="24"/>
        </w:rPr>
        <w:t xml:space="preserve"> gratis yang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</w:t>
      </w:r>
      <w:r w:rsidRPr="00F95C5B">
        <w:rPr>
          <w:rFonts w:ascii="Times New Roman" w:hAnsi="Times New Roman" w:cs="Times New Roman"/>
          <w:i/>
          <w:sz w:val="24"/>
          <w:szCs w:val="24"/>
        </w:rPr>
        <w:t>modelling, texturing, lighting, animating</w:t>
      </w:r>
      <w:r w:rsidRPr="009E365E">
        <w:rPr>
          <w:rFonts w:ascii="Times New Roman" w:hAnsi="Times New Roman" w:cs="Times New Roman"/>
          <w:sz w:val="24"/>
          <w:szCs w:val="24"/>
        </w:rPr>
        <w:t xml:space="preserve"> dan </w:t>
      </w:r>
      <w:r w:rsidRPr="00F95C5B">
        <w:rPr>
          <w:rFonts w:ascii="Times New Roman" w:hAnsi="Times New Roman" w:cs="Times New Roman"/>
          <w:i/>
          <w:sz w:val="24"/>
          <w:szCs w:val="24"/>
        </w:rPr>
        <w:t>video post processing</w:t>
      </w:r>
      <w:r w:rsidRPr="009E365E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dimensi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. </w:t>
      </w:r>
      <w:r w:rsidRPr="00F95C5B">
        <w:rPr>
          <w:rFonts w:ascii="Times New Roman" w:hAnsi="Times New Roman" w:cs="Times New Roman"/>
          <w:i/>
          <w:sz w:val="24"/>
          <w:szCs w:val="24"/>
        </w:rPr>
        <w:t>Blender 3D</w:t>
      </w:r>
      <w:r w:rsidRPr="009E365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</w:t>
      </w:r>
      <w:r w:rsidRPr="00F95C5B">
        <w:rPr>
          <w:rFonts w:ascii="Times New Roman" w:hAnsi="Times New Roman" w:cs="Times New Roman"/>
          <w:i/>
          <w:sz w:val="24"/>
          <w:szCs w:val="24"/>
        </w:rPr>
        <w:t>software</w:t>
      </w:r>
      <w:r w:rsidRPr="009E365E">
        <w:rPr>
          <w:rFonts w:ascii="Times New Roman" w:hAnsi="Times New Roman" w:cs="Times New Roman"/>
          <w:sz w:val="24"/>
          <w:szCs w:val="24"/>
        </w:rPr>
        <w:t xml:space="preserve"> gratis dan </w:t>
      </w:r>
      <w:r w:rsidRPr="00F95C5B">
        <w:rPr>
          <w:rFonts w:ascii="Times New Roman" w:hAnsi="Times New Roman" w:cs="Times New Roman"/>
          <w:i/>
          <w:sz w:val="24"/>
          <w:szCs w:val="24"/>
        </w:rPr>
        <w:t>open source</w:t>
      </w:r>
      <w:r w:rsidRPr="009E36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</w:t>
      </w:r>
      <w:r w:rsidRPr="00F95C5B">
        <w:rPr>
          <w:rFonts w:ascii="Times New Roman" w:hAnsi="Times New Roman" w:cs="Times New Roman"/>
          <w:i/>
          <w:sz w:val="24"/>
          <w:szCs w:val="24"/>
        </w:rPr>
        <w:t>open source 3D</w:t>
      </w:r>
      <w:r w:rsidRPr="009E365E"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populer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di dunia.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</w:t>
      </w:r>
      <w:r w:rsidRPr="00F95C5B">
        <w:rPr>
          <w:rFonts w:ascii="Times New Roman" w:hAnsi="Times New Roman" w:cs="Times New Roman"/>
          <w:i/>
          <w:sz w:val="24"/>
          <w:szCs w:val="24"/>
        </w:rPr>
        <w:t>Blender 3D</w:t>
      </w:r>
      <w:r w:rsidRPr="009E36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3D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, media 3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, model dan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3D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profesional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</w:t>
      </w:r>
      <w:r w:rsidRPr="00F95C5B">
        <w:rPr>
          <w:rFonts w:ascii="Times New Roman" w:hAnsi="Times New Roman" w:cs="Times New Roman"/>
          <w:i/>
          <w:sz w:val="24"/>
          <w:szCs w:val="24"/>
        </w:rPr>
        <w:t>game</w:t>
      </w:r>
      <w:r w:rsidRPr="009E365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. Blender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</w:t>
      </w:r>
      <w:r w:rsidRPr="009E365E">
        <w:rPr>
          <w:rFonts w:ascii="Times New Roman" w:hAnsi="Times New Roman" w:cs="Times New Roman"/>
          <w:i/>
          <w:sz w:val="24"/>
          <w:szCs w:val="24"/>
        </w:rPr>
        <w:t xml:space="preserve">software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pengolah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dimensi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kompatibel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d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65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9E365E">
        <w:rPr>
          <w:rFonts w:ascii="Times New Roman" w:hAnsi="Times New Roman" w:cs="Times New Roman"/>
          <w:sz w:val="24"/>
          <w:szCs w:val="24"/>
        </w:rPr>
        <w:t xml:space="preserve"> </w:t>
      </w:r>
      <w:r w:rsidRPr="00F95C5B">
        <w:rPr>
          <w:rFonts w:ascii="Times New Roman" w:hAnsi="Times New Roman" w:cs="Times New Roman"/>
          <w:i/>
          <w:sz w:val="24"/>
          <w:szCs w:val="24"/>
        </w:rPr>
        <w:t xml:space="preserve">windows, </w:t>
      </w:r>
      <w:proofErr w:type="spellStart"/>
      <w:r w:rsidRPr="00F95C5B">
        <w:rPr>
          <w:rFonts w:ascii="Times New Roman" w:hAnsi="Times New Roman" w:cs="Times New Roman"/>
          <w:i/>
          <w:sz w:val="24"/>
          <w:szCs w:val="24"/>
        </w:rPr>
        <w:t>machintos</w:t>
      </w:r>
      <w:proofErr w:type="spellEnd"/>
      <w:r w:rsidRPr="00F95C5B">
        <w:rPr>
          <w:rFonts w:ascii="Times New Roman" w:hAnsi="Times New Roman" w:cs="Times New Roman"/>
          <w:i/>
          <w:sz w:val="24"/>
          <w:szCs w:val="24"/>
        </w:rPr>
        <w:t>, IRIX, Solaris, NetBSD, FreeBSD, OpenBSD dan Linux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-229764355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Ala16 \l 1057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Bentelu, 2016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>.</w:t>
      </w:r>
    </w:p>
    <w:p w14:paraId="025F18E5" w14:textId="77777777" w:rsidR="00192C9B" w:rsidRPr="00B2245D" w:rsidRDefault="00192C9B" w:rsidP="00192C9B">
      <w:pPr>
        <w:rPr>
          <w:rFonts w:ascii="Times New Roman" w:hAnsi="Times New Roman" w:cs="Times New Roman"/>
          <w:sz w:val="24"/>
          <w:szCs w:val="24"/>
        </w:rPr>
        <w:sectPr w:rsidR="00192C9B" w:rsidRPr="00B2245D" w:rsidSect="00192C9B">
          <w:headerReference w:type="default" r:id="rId15"/>
          <w:headerReference w:type="first" r:id="rId16"/>
          <w:footerReference w:type="first" r:id="rId17"/>
          <w:pgSz w:w="11907" w:h="16840" w:code="9"/>
          <w:pgMar w:top="1701" w:right="1701" w:bottom="2268" w:left="2268" w:header="709" w:footer="709" w:gutter="0"/>
          <w:pgNumType w:start="8"/>
          <w:cols w:space="708"/>
          <w:titlePg/>
          <w:docGrid w:linePitch="360"/>
        </w:sectPr>
      </w:pPr>
    </w:p>
    <w:p w14:paraId="154AB52D" w14:textId="77777777" w:rsidR="00192C9B" w:rsidRPr="00FD7F96" w:rsidRDefault="00192C9B" w:rsidP="00192C9B">
      <w:pPr>
        <w:pStyle w:val="Tabel"/>
      </w:pPr>
    </w:p>
    <w:p w14:paraId="6E154ABA" w14:textId="77777777" w:rsidR="00192C9B" w:rsidRDefault="00192C9B" w:rsidP="00192C9B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651E3A43" wp14:editId="53AE0DC8">
            <wp:extent cx="4797287" cy="2547029"/>
            <wp:effectExtent l="0" t="0" r="3810" b="571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awal blender.jp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01431" cy="25492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E0A813" w14:textId="77777777" w:rsidR="00192C9B" w:rsidRPr="009F5D8C" w:rsidRDefault="00192C9B" w:rsidP="00192C9B">
      <w:pPr>
        <w:pStyle w:val="Gambar"/>
        <w:jc w:val="center"/>
        <w:rPr>
          <w:b w:val="0"/>
          <w:bCs/>
        </w:rPr>
      </w:pPr>
      <w:bookmarkStart w:id="123" w:name="_Toc8723084"/>
      <w:bookmarkStart w:id="124" w:name="_Toc8723143"/>
      <w:bookmarkStart w:id="125" w:name="_Toc21462931"/>
      <w:bookmarkStart w:id="126" w:name="_Toc21463152"/>
      <w:bookmarkStart w:id="127" w:name="_Toc21466024"/>
      <w:bookmarkStart w:id="128" w:name="_Toc22491615"/>
      <w:bookmarkStart w:id="129" w:name="_Toc22491929"/>
      <w:bookmarkStart w:id="130" w:name="_Toc22751045"/>
      <w:bookmarkStart w:id="131" w:name="_Toc22751142"/>
      <w:bookmarkStart w:id="132" w:name="_Toc22751327"/>
      <w:bookmarkStart w:id="133" w:name="_Toc24478361"/>
      <w:bookmarkStart w:id="134" w:name="_Toc26280767"/>
      <w:bookmarkStart w:id="135" w:name="_Toc26280868"/>
      <w:r w:rsidRPr="009F5D8C">
        <w:rPr>
          <w:b w:val="0"/>
          <w:bCs/>
        </w:rPr>
        <w:t xml:space="preserve">Gambar 2.2 </w:t>
      </w:r>
      <w:proofErr w:type="spellStart"/>
      <w:r w:rsidRPr="009F5D8C">
        <w:rPr>
          <w:b w:val="0"/>
          <w:bCs/>
        </w:rPr>
        <w:t>Tampilan</w:t>
      </w:r>
      <w:proofErr w:type="spellEnd"/>
      <w:r w:rsidRPr="009F5D8C">
        <w:rPr>
          <w:b w:val="0"/>
          <w:bCs/>
        </w:rPr>
        <w:t xml:space="preserve"> </w:t>
      </w:r>
      <w:proofErr w:type="spellStart"/>
      <w:r w:rsidRPr="009F5D8C">
        <w:rPr>
          <w:b w:val="0"/>
          <w:bCs/>
        </w:rPr>
        <w:t>Awal</w:t>
      </w:r>
      <w:proofErr w:type="spellEnd"/>
      <w:r w:rsidRPr="009F5D8C">
        <w:rPr>
          <w:b w:val="0"/>
          <w:bCs/>
        </w:rPr>
        <w:t xml:space="preserve"> Blender</w:t>
      </w:r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</w:p>
    <w:p w14:paraId="629CA6F5" w14:textId="77777777" w:rsidR="00192C9B" w:rsidRDefault="00192C9B" w:rsidP="00192C9B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lender)</w:t>
      </w:r>
    </w:p>
    <w:p w14:paraId="2EBDFED7" w14:textId="77777777" w:rsidR="00192C9B" w:rsidRDefault="00192C9B" w:rsidP="00192C9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F06D7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blender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5F06D7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49E63EEB" w14:textId="77777777" w:rsidR="00192C9B" w:rsidRPr="005F06D7" w:rsidRDefault="00192C9B" w:rsidP="00192C9B">
      <w:pPr>
        <w:pStyle w:val="ListParagraph"/>
        <w:numPr>
          <w:ilvl w:val="0"/>
          <w:numId w:val="18"/>
        </w:numPr>
        <w:spacing w:before="60" w:line="480" w:lineRule="auto"/>
        <w:ind w:right="96"/>
        <w:rPr>
          <w:rFonts w:ascii="Times New Roman" w:hAnsi="Times New Roman" w:cs="Times New Roman"/>
          <w:sz w:val="24"/>
          <w:szCs w:val="24"/>
        </w:rPr>
      </w:pPr>
      <w:r w:rsidRPr="005F06D7">
        <w:rPr>
          <w:rFonts w:ascii="Times New Roman" w:hAnsi="Times New Roman" w:cs="Times New Roman"/>
          <w:i/>
          <w:sz w:val="24"/>
          <w:szCs w:val="24"/>
        </w:rPr>
        <w:t>Information Window</w:t>
      </w:r>
    </w:p>
    <w:p w14:paraId="21089BC8" w14:textId="77777777" w:rsidR="00192C9B" w:rsidRDefault="00192C9B" w:rsidP="00192C9B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F06D7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pada blender yang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r w:rsidRPr="005F06D7">
        <w:rPr>
          <w:rFonts w:ascii="Times New Roman" w:hAnsi="Times New Roman" w:cs="Times New Roman"/>
          <w:i/>
          <w:sz w:val="24"/>
          <w:szCs w:val="24"/>
        </w:rPr>
        <w:t>File</w:t>
      </w:r>
      <w:r w:rsidRPr="005F06D7">
        <w:rPr>
          <w:rFonts w:ascii="Times New Roman" w:hAnsi="Times New Roman" w:cs="Times New Roman"/>
          <w:sz w:val="24"/>
          <w:szCs w:val="24"/>
        </w:rPr>
        <w:t xml:space="preserve">, </w:t>
      </w:r>
      <w:r w:rsidRPr="005F06D7">
        <w:rPr>
          <w:rFonts w:ascii="Times New Roman" w:hAnsi="Times New Roman" w:cs="Times New Roman"/>
          <w:i/>
          <w:sz w:val="24"/>
          <w:szCs w:val="24"/>
        </w:rPr>
        <w:t>Add</w:t>
      </w:r>
      <w:r w:rsidRPr="005F06D7">
        <w:rPr>
          <w:rFonts w:ascii="Times New Roman" w:hAnsi="Times New Roman" w:cs="Times New Roman"/>
          <w:sz w:val="24"/>
          <w:szCs w:val="24"/>
        </w:rPr>
        <w:t xml:space="preserve">, </w:t>
      </w:r>
      <w:r w:rsidRPr="005F06D7">
        <w:rPr>
          <w:rFonts w:ascii="Times New Roman" w:hAnsi="Times New Roman" w:cs="Times New Roman"/>
          <w:i/>
          <w:sz w:val="24"/>
          <w:szCs w:val="24"/>
        </w:rPr>
        <w:t>Render</w:t>
      </w:r>
      <w:r w:rsidRPr="005F06D7">
        <w:rPr>
          <w:rFonts w:ascii="Times New Roman" w:hAnsi="Times New Roman" w:cs="Times New Roman"/>
          <w:sz w:val="24"/>
          <w:szCs w:val="24"/>
        </w:rPr>
        <w:t xml:space="preserve"> dan </w:t>
      </w:r>
      <w:r w:rsidRPr="005F06D7">
        <w:rPr>
          <w:rFonts w:ascii="Times New Roman" w:hAnsi="Times New Roman" w:cs="Times New Roman"/>
          <w:i/>
          <w:sz w:val="24"/>
          <w:szCs w:val="24"/>
        </w:rPr>
        <w:t>Help</w:t>
      </w:r>
      <w:r w:rsidRPr="005F06D7">
        <w:rPr>
          <w:rFonts w:ascii="Times New Roman" w:hAnsi="Times New Roman" w:cs="Times New Roman"/>
          <w:sz w:val="24"/>
          <w:szCs w:val="24"/>
        </w:rPr>
        <w:t>.</w:t>
      </w:r>
    </w:p>
    <w:p w14:paraId="624D1C66" w14:textId="77777777" w:rsidR="00192C9B" w:rsidRPr="005F06D7" w:rsidRDefault="00192C9B" w:rsidP="00192C9B">
      <w:pPr>
        <w:pStyle w:val="ListParagraph"/>
        <w:numPr>
          <w:ilvl w:val="0"/>
          <w:numId w:val="18"/>
        </w:numPr>
        <w:spacing w:before="60" w:line="480" w:lineRule="auto"/>
        <w:ind w:right="96"/>
        <w:rPr>
          <w:rFonts w:ascii="Times New Roman" w:hAnsi="Times New Roman" w:cs="Times New Roman"/>
          <w:sz w:val="24"/>
          <w:szCs w:val="24"/>
        </w:rPr>
      </w:pPr>
      <w:r w:rsidRPr="005F06D7">
        <w:rPr>
          <w:rFonts w:ascii="Times New Roman" w:hAnsi="Times New Roman" w:cs="Times New Roman"/>
          <w:i/>
          <w:sz w:val="24"/>
          <w:szCs w:val="24"/>
        </w:rPr>
        <w:t>3D Window</w:t>
      </w:r>
    </w:p>
    <w:p w14:paraId="43475F9A" w14:textId="77777777" w:rsidR="00192C9B" w:rsidRPr="003B6730" w:rsidRDefault="00192C9B" w:rsidP="00192C9B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F06D7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dimensi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>.</w:t>
      </w:r>
    </w:p>
    <w:p w14:paraId="242B7C07" w14:textId="77777777" w:rsidR="00192C9B" w:rsidRPr="005F06D7" w:rsidRDefault="00192C9B" w:rsidP="00192C9B">
      <w:pPr>
        <w:pStyle w:val="ListParagraph"/>
        <w:numPr>
          <w:ilvl w:val="0"/>
          <w:numId w:val="18"/>
        </w:numPr>
        <w:spacing w:before="60" w:line="480" w:lineRule="auto"/>
        <w:ind w:right="96"/>
        <w:rPr>
          <w:rFonts w:ascii="Times New Roman" w:hAnsi="Times New Roman" w:cs="Times New Roman"/>
          <w:sz w:val="24"/>
          <w:szCs w:val="24"/>
        </w:rPr>
      </w:pPr>
      <w:r w:rsidRPr="005F06D7">
        <w:rPr>
          <w:rFonts w:ascii="Times New Roman" w:hAnsi="Times New Roman" w:cs="Times New Roman"/>
          <w:i/>
          <w:sz w:val="24"/>
          <w:szCs w:val="24"/>
        </w:rPr>
        <w:t>Outliner Window</w:t>
      </w:r>
    </w:p>
    <w:p w14:paraId="3341CD4B" w14:textId="77777777" w:rsidR="00192C9B" w:rsidRPr="007F3156" w:rsidRDefault="00192C9B" w:rsidP="00192C9B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F06D7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pada </w:t>
      </w:r>
      <w:r w:rsidRPr="005F06D7">
        <w:rPr>
          <w:rFonts w:ascii="Times New Roman" w:hAnsi="Times New Roman" w:cs="Times New Roman"/>
          <w:i/>
          <w:sz w:val="24"/>
          <w:szCs w:val="24"/>
        </w:rPr>
        <w:t>Blender</w:t>
      </w:r>
      <w:r w:rsidRPr="005F06D7">
        <w:rPr>
          <w:rFonts w:ascii="Times New Roman" w:hAnsi="Times New Roman" w:cs="Times New Roman"/>
          <w:sz w:val="24"/>
          <w:szCs w:val="24"/>
        </w:rPr>
        <w:t>.</w:t>
      </w:r>
    </w:p>
    <w:p w14:paraId="7E6D8B49" w14:textId="77777777" w:rsidR="00192C9B" w:rsidRPr="005F06D7" w:rsidRDefault="00192C9B" w:rsidP="00192C9B">
      <w:pPr>
        <w:pStyle w:val="ListParagraph"/>
        <w:numPr>
          <w:ilvl w:val="0"/>
          <w:numId w:val="18"/>
        </w:numPr>
        <w:spacing w:before="60" w:line="480" w:lineRule="auto"/>
        <w:ind w:right="96"/>
        <w:rPr>
          <w:rFonts w:ascii="Times New Roman" w:hAnsi="Times New Roman" w:cs="Times New Roman"/>
          <w:sz w:val="24"/>
          <w:szCs w:val="24"/>
        </w:rPr>
      </w:pPr>
      <w:r w:rsidRPr="005F06D7">
        <w:rPr>
          <w:rFonts w:ascii="Times New Roman" w:hAnsi="Times New Roman" w:cs="Times New Roman"/>
          <w:i/>
          <w:sz w:val="24"/>
          <w:szCs w:val="24"/>
        </w:rPr>
        <w:t>Properties Window</w:t>
      </w:r>
    </w:p>
    <w:p w14:paraId="4B8575F1" w14:textId="77777777" w:rsidR="00192C9B" w:rsidRPr="003D059A" w:rsidRDefault="00192C9B" w:rsidP="00192C9B">
      <w:pPr>
        <w:pStyle w:val="ListParagraph"/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5F06D7">
        <w:rPr>
          <w:rFonts w:ascii="Times New Roman" w:hAnsi="Times New Roman" w:cs="Times New Roman"/>
          <w:sz w:val="24"/>
          <w:szCs w:val="24"/>
        </w:rPr>
        <w:t xml:space="preserve">Panel yang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memodifikasi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r w:rsidRPr="005F06D7">
        <w:rPr>
          <w:rFonts w:ascii="Times New Roman" w:hAnsi="Times New Roman" w:cs="Times New Roman"/>
          <w:i/>
          <w:sz w:val="24"/>
          <w:szCs w:val="24"/>
        </w:rPr>
        <w:t>tools</w:t>
      </w:r>
      <w:r w:rsidRPr="005F06D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>.</w:t>
      </w:r>
    </w:p>
    <w:p w14:paraId="5A0A734B" w14:textId="77777777" w:rsidR="00192C9B" w:rsidRPr="005F06D7" w:rsidRDefault="00192C9B" w:rsidP="00192C9B">
      <w:pPr>
        <w:pStyle w:val="ListParagraph"/>
        <w:numPr>
          <w:ilvl w:val="0"/>
          <w:numId w:val="18"/>
        </w:numPr>
        <w:spacing w:before="60" w:line="480" w:lineRule="auto"/>
        <w:ind w:right="96"/>
        <w:rPr>
          <w:rFonts w:ascii="Times New Roman" w:hAnsi="Times New Roman" w:cs="Times New Roman"/>
          <w:sz w:val="24"/>
          <w:szCs w:val="24"/>
        </w:rPr>
      </w:pPr>
      <w:r w:rsidRPr="005F06D7">
        <w:rPr>
          <w:rFonts w:ascii="Times New Roman" w:hAnsi="Times New Roman" w:cs="Times New Roman"/>
          <w:i/>
          <w:sz w:val="24"/>
          <w:szCs w:val="24"/>
        </w:rPr>
        <w:lastRenderedPageBreak/>
        <w:t>The Tool Shelf</w:t>
      </w:r>
    </w:p>
    <w:p w14:paraId="5DF5EECB" w14:textId="77777777" w:rsidR="00192C9B" w:rsidRDefault="00192C9B" w:rsidP="00192C9B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F06D7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daftar </w:t>
      </w:r>
      <w:r w:rsidRPr="005F06D7">
        <w:rPr>
          <w:rFonts w:ascii="Times New Roman" w:hAnsi="Times New Roman" w:cs="Times New Roman"/>
          <w:i/>
          <w:sz w:val="24"/>
          <w:szCs w:val="24"/>
        </w:rPr>
        <w:t>tools</w:t>
      </w:r>
      <w:r w:rsidRPr="005F06D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jek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ED6C6D3" w14:textId="77777777" w:rsidR="00192C9B" w:rsidRPr="005F06D7" w:rsidRDefault="00192C9B" w:rsidP="00192C9B">
      <w:pPr>
        <w:pStyle w:val="ListParagraph"/>
        <w:numPr>
          <w:ilvl w:val="0"/>
          <w:numId w:val="18"/>
        </w:numPr>
        <w:spacing w:before="60" w:line="480" w:lineRule="auto"/>
        <w:ind w:right="96"/>
        <w:rPr>
          <w:rFonts w:ascii="Times New Roman" w:hAnsi="Times New Roman" w:cs="Times New Roman"/>
          <w:sz w:val="24"/>
          <w:szCs w:val="24"/>
        </w:rPr>
      </w:pPr>
      <w:r w:rsidRPr="005F06D7">
        <w:rPr>
          <w:rFonts w:ascii="Times New Roman" w:hAnsi="Times New Roman" w:cs="Times New Roman"/>
          <w:i/>
          <w:sz w:val="24"/>
          <w:szCs w:val="24"/>
        </w:rPr>
        <w:t>Timeline Window</w:t>
      </w:r>
    </w:p>
    <w:p w14:paraId="509667C4" w14:textId="77777777" w:rsidR="00192C9B" w:rsidRDefault="00192C9B" w:rsidP="00192C9B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F06D7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instruksi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6D7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Pr="005F06D7">
        <w:rPr>
          <w:rFonts w:ascii="Times New Roman" w:hAnsi="Times New Roman" w:cs="Times New Roman"/>
          <w:sz w:val="24"/>
          <w:szCs w:val="24"/>
        </w:rPr>
        <w:t>.</w:t>
      </w:r>
    </w:p>
    <w:p w14:paraId="35179F3F" w14:textId="77777777" w:rsidR="00192C9B" w:rsidRDefault="00192C9B" w:rsidP="00192C9B">
      <w:pPr>
        <w:pStyle w:val="Heading1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36" w:name="_Toc8723085"/>
      <w:bookmarkStart w:id="137" w:name="_Toc21462813"/>
      <w:bookmarkStart w:id="138" w:name="_Toc26280650"/>
      <w:r w:rsidRPr="009C066D">
        <w:rPr>
          <w:rFonts w:ascii="Times New Roman" w:hAnsi="Times New Roman" w:cs="Times New Roman"/>
          <w:b/>
          <w:color w:val="auto"/>
          <w:sz w:val="24"/>
          <w:szCs w:val="24"/>
        </w:rPr>
        <w:t>2.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>9</w:t>
      </w:r>
      <w:r w:rsidRPr="009C066D">
        <w:rPr>
          <w:rFonts w:ascii="Times New Roman" w:hAnsi="Times New Roman" w:cs="Times New Roman"/>
          <w:b/>
          <w:color w:val="auto"/>
          <w:sz w:val="24"/>
          <w:szCs w:val="24"/>
        </w:rPr>
        <w:t xml:space="preserve"> Adobe Audition</w:t>
      </w:r>
      <w:bookmarkEnd w:id="136"/>
      <w:bookmarkEnd w:id="137"/>
      <w:bookmarkEnd w:id="138"/>
    </w:p>
    <w:p w14:paraId="73E25D92" w14:textId="2B260932" w:rsidR="005428CA" w:rsidRDefault="00192C9B" w:rsidP="00192C9B">
      <w:pPr>
        <w:spacing w:line="480" w:lineRule="auto"/>
        <w:ind w:firstLine="720"/>
        <w:jc w:val="both"/>
      </w:pPr>
      <w:r w:rsidRPr="009C066D">
        <w:rPr>
          <w:rFonts w:ascii="Times New Roman" w:hAnsi="Times New Roman" w:cs="Times New Roman"/>
          <w:sz w:val="24"/>
          <w:szCs w:val="24"/>
        </w:rPr>
        <w:t xml:space="preserve">Adobe Audition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software yang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bergerak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Adobe System, Inc.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software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editing audio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lagu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, film,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C066D">
        <w:rPr>
          <w:rFonts w:ascii="Times New Roman" w:hAnsi="Times New Roman" w:cs="Times New Roman"/>
          <w:sz w:val="24"/>
          <w:szCs w:val="24"/>
        </w:rPr>
        <w:t>suara,dan</w:t>
      </w:r>
      <w:proofErr w:type="spellEnd"/>
      <w:proofErr w:type="gramEnd"/>
      <w:r w:rsidRPr="009C066D">
        <w:rPr>
          <w:rFonts w:ascii="Times New Roman" w:hAnsi="Times New Roman" w:cs="Times New Roman"/>
          <w:sz w:val="24"/>
          <w:szCs w:val="24"/>
        </w:rPr>
        <w:t xml:space="preserve"> lain-lain. Adobe Audition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software yang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populer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kalangan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professional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sebab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software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fitur-fitur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atur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dipahami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teruji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kehandalannya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file audio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berkualitas</w:t>
      </w:r>
      <w:proofErr w:type="spellEnd"/>
      <w:r w:rsidRPr="009C0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066D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-1363735621"/>
          <w:citation/>
        </w:sdtPr>
        <w:sdtContent>
          <w:r w:rsidRPr="009C066D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9C066D">
            <w:rPr>
              <w:rFonts w:ascii="Times New Roman" w:hAnsi="Times New Roman" w:cs="Times New Roman"/>
              <w:sz w:val="24"/>
              <w:szCs w:val="24"/>
            </w:rPr>
            <w:instrText xml:space="preserve"> CITATION Ros16 \l 1033 </w:instrText>
          </w:r>
          <w:r w:rsidRPr="009C066D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972817">
            <w:rPr>
              <w:rFonts w:ascii="Times New Roman" w:hAnsi="Times New Roman" w:cs="Times New Roman"/>
              <w:noProof/>
              <w:sz w:val="24"/>
              <w:szCs w:val="24"/>
            </w:rPr>
            <w:t>(Rosyanto, 2016)</w:t>
          </w:r>
          <w:r w:rsidRPr="009C066D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>.</w:t>
      </w:r>
    </w:p>
    <w:sectPr w:rsidR="005428CA" w:rsidSect="00192C9B">
      <w:pgSz w:w="11906" w:h="16838" w:code="9"/>
      <w:pgMar w:top="1701" w:right="1701" w:bottom="2268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F22AAEB" w14:textId="77777777" w:rsidR="00561763" w:rsidRDefault="00561763" w:rsidP="00192C9B">
      <w:pPr>
        <w:spacing w:after="0" w:line="240" w:lineRule="auto"/>
      </w:pPr>
      <w:r>
        <w:separator/>
      </w:r>
    </w:p>
  </w:endnote>
  <w:endnote w:type="continuationSeparator" w:id="0">
    <w:p w14:paraId="3062926B" w14:textId="77777777" w:rsidR="00561763" w:rsidRDefault="00561763" w:rsidP="00192C9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900900408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3528B242" w14:textId="65D27183" w:rsidR="00192C9B" w:rsidRPr="00192C9B" w:rsidRDefault="00192C9B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192C9B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192C9B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192C9B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192C9B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192C9B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3DBD9700" w14:textId="77777777" w:rsidR="00192C9B" w:rsidRDefault="00192C9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E2810AF" w14:textId="77777777" w:rsidR="00561763" w:rsidRDefault="00561763" w:rsidP="00192C9B">
      <w:pPr>
        <w:spacing w:after="0" w:line="240" w:lineRule="auto"/>
      </w:pPr>
      <w:r>
        <w:separator/>
      </w:r>
    </w:p>
  </w:footnote>
  <w:footnote w:type="continuationSeparator" w:id="0">
    <w:p w14:paraId="39D7A37A" w14:textId="77777777" w:rsidR="00561763" w:rsidRDefault="00561763" w:rsidP="00192C9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662855722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13019379" w14:textId="4F5E35B5" w:rsidR="00192C9B" w:rsidRPr="00192C9B" w:rsidRDefault="00192C9B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192C9B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192C9B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192C9B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192C9B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192C9B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1E99AAB6" w14:textId="77777777" w:rsidR="00192C9B" w:rsidRDefault="00192C9B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538BA5" w14:textId="77777777" w:rsidR="00962277" w:rsidRDefault="00561763">
    <w:pPr>
      <w:pStyle w:val="Header"/>
      <w:jc w:val="right"/>
    </w:pPr>
  </w:p>
  <w:p w14:paraId="3B21188D" w14:textId="77777777" w:rsidR="00962277" w:rsidRDefault="0056176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D26804"/>
    <w:multiLevelType w:val="hybridMultilevel"/>
    <w:tmpl w:val="534AD40C"/>
    <w:lvl w:ilvl="0" w:tplc="38090001">
      <w:start w:val="1"/>
      <w:numFmt w:val="bullet"/>
      <w:lvlText w:val=""/>
      <w:lvlJc w:val="left"/>
      <w:pPr>
        <w:ind w:left="256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328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400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72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44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616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88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60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8323" w:hanging="360"/>
      </w:pPr>
      <w:rPr>
        <w:rFonts w:ascii="Wingdings" w:hAnsi="Wingdings" w:hint="default"/>
      </w:rPr>
    </w:lvl>
  </w:abstractNum>
  <w:abstractNum w:abstractNumId="1" w15:restartNumberingAfterBreak="0">
    <w:nsid w:val="0D511ECE"/>
    <w:multiLevelType w:val="hybridMultilevel"/>
    <w:tmpl w:val="DDB4FE40"/>
    <w:lvl w:ilvl="0" w:tplc="04090001">
      <w:start w:val="1"/>
      <w:numFmt w:val="bullet"/>
      <w:lvlText w:val=""/>
      <w:lvlJc w:val="left"/>
      <w:pPr>
        <w:ind w:left="256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328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400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72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44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616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88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60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8323" w:hanging="360"/>
      </w:pPr>
      <w:rPr>
        <w:rFonts w:ascii="Wingdings" w:hAnsi="Wingdings" w:hint="default"/>
      </w:rPr>
    </w:lvl>
  </w:abstractNum>
  <w:abstractNum w:abstractNumId="2" w15:restartNumberingAfterBreak="0">
    <w:nsid w:val="18C43C6B"/>
    <w:multiLevelType w:val="hybridMultilevel"/>
    <w:tmpl w:val="04604FC2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1B4138BA"/>
    <w:multiLevelType w:val="hybridMultilevel"/>
    <w:tmpl w:val="B45CB630"/>
    <w:lvl w:ilvl="0" w:tplc="17B0158A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" w15:restartNumberingAfterBreak="0">
    <w:nsid w:val="1F2D437F"/>
    <w:multiLevelType w:val="hybridMultilevel"/>
    <w:tmpl w:val="044C3AE8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F972213"/>
    <w:multiLevelType w:val="hybridMultilevel"/>
    <w:tmpl w:val="6A62B90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72E3A5C"/>
    <w:multiLevelType w:val="hybridMultilevel"/>
    <w:tmpl w:val="3BDE01C6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7" w15:restartNumberingAfterBreak="0">
    <w:nsid w:val="2A1222C2"/>
    <w:multiLevelType w:val="hybridMultilevel"/>
    <w:tmpl w:val="B31E3A60"/>
    <w:lvl w:ilvl="0" w:tplc="F82403DE">
      <w:start w:val="1"/>
      <w:numFmt w:val="lowerLetter"/>
      <w:lvlText w:val="%1."/>
      <w:lvlJc w:val="left"/>
      <w:pPr>
        <w:ind w:left="2203" w:hanging="360"/>
      </w:pPr>
      <w:rPr>
        <w:rFonts w:hint="default"/>
        <w:b w:val="0"/>
        <w:i w:val="0"/>
      </w:rPr>
    </w:lvl>
    <w:lvl w:ilvl="1" w:tplc="38090019" w:tentative="1">
      <w:start w:val="1"/>
      <w:numFmt w:val="lowerLetter"/>
      <w:lvlText w:val="%2."/>
      <w:lvlJc w:val="left"/>
      <w:pPr>
        <w:ind w:left="2923" w:hanging="360"/>
      </w:pPr>
    </w:lvl>
    <w:lvl w:ilvl="2" w:tplc="3809001B" w:tentative="1">
      <w:start w:val="1"/>
      <w:numFmt w:val="lowerRoman"/>
      <w:lvlText w:val="%3."/>
      <w:lvlJc w:val="right"/>
      <w:pPr>
        <w:ind w:left="3643" w:hanging="180"/>
      </w:pPr>
    </w:lvl>
    <w:lvl w:ilvl="3" w:tplc="3809000F" w:tentative="1">
      <w:start w:val="1"/>
      <w:numFmt w:val="decimal"/>
      <w:lvlText w:val="%4."/>
      <w:lvlJc w:val="left"/>
      <w:pPr>
        <w:ind w:left="4363" w:hanging="360"/>
      </w:pPr>
    </w:lvl>
    <w:lvl w:ilvl="4" w:tplc="38090019" w:tentative="1">
      <w:start w:val="1"/>
      <w:numFmt w:val="lowerLetter"/>
      <w:lvlText w:val="%5."/>
      <w:lvlJc w:val="left"/>
      <w:pPr>
        <w:ind w:left="5083" w:hanging="360"/>
      </w:pPr>
    </w:lvl>
    <w:lvl w:ilvl="5" w:tplc="3809001B" w:tentative="1">
      <w:start w:val="1"/>
      <w:numFmt w:val="lowerRoman"/>
      <w:lvlText w:val="%6."/>
      <w:lvlJc w:val="right"/>
      <w:pPr>
        <w:ind w:left="5803" w:hanging="180"/>
      </w:pPr>
    </w:lvl>
    <w:lvl w:ilvl="6" w:tplc="3809000F" w:tentative="1">
      <w:start w:val="1"/>
      <w:numFmt w:val="decimal"/>
      <w:lvlText w:val="%7."/>
      <w:lvlJc w:val="left"/>
      <w:pPr>
        <w:ind w:left="6523" w:hanging="360"/>
      </w:pPr>
    </w:lvl>
    <w:lvl w:ilvl="7" w:tplc="38090019" w:tentative="1">
      <w:start w:val="1"/>
      <w:numFmt w:val="lowerLetter"/>
      <w:lvlText w:val="%8."/>
      <w:lvlJc w:val="left"/>
      <w:pPr>
        <w:ind w:left="7243" w:hanging="360"/>
      </w:pPr>
    </w:lvl>
    <w:lvl w:ilvl="8" w:tplc="3809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8" w15:restartNumberingAfterBreak="0">
    <w:nsid w:val="2F3B2909"/>
    <w:multiLevelType w:val="hybridMultilevel"/>
    <w:tmpl w:val="00644AD2"/>
    <w:lvl w:ilvl="0" w:tplc="075822D2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28F4BA6"/>
    <w:multiLevelType w:val="hybridMultilevel"/>
    <w:tmpl w:val="95EE596C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6DA7D87"/>
    <w:multiLevelType w:val="hybridMultilevel"/>
    <w:tmpl w:val="2F1A8474"/>
    <w:lvl w:ilvl="0" w:tplc="D63C4EF2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1" w15:restartNumberingAfterBreak="0">
    <w:nsid w:val="39814CDA"/>
    <w:multiLevelType w:val="multilevel"/>
    <w:tmpl w:val="1062FEEC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66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12" w15:restartNumberingAfterBreak="0">
    <w:nsid w:val="41D00634"/>
    <w:multiLevelType w:val="hybridMultilevel"/>
    <w:tmpl w:val="68E6DC32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13" w15:restartNumberingAfterBreak="0">
    <w:nsid w:val="53035D09"/>
    <w:multiLevelType w:val="hybridMultilevel"/>
    <w:tmpl w:val="F9503BB2"/>
    <w:lvl w:ilvl="0" w:tplc="04090001">
      <w:start w:val="1"/>
      <w:numFmt w:val="bullet"/>
      <w:lvlText w:val=""/>
      <w:lvlJc w:val="left"/>
      <w:pPr>
        <w:ind w:left="292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364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436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508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80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652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724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96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8683" w:hanging="360"/>
      </w:pPr>
      <w:rPr>
        <w:rFonts w:ascii="Wingdings" w:hAnsi="Wingdings" w:hint="default"/>
      </w:rPr>
    </w:lvl>
  </w:abstractNum>
  <w:abstractNum w:abstractNumId="14" w15:restartNumberingAfterBreak="0">
    <w:nsid w:val="60A9044B"/>
    <w:multiLevelType w:val="hybridMultilevel"/>
    <w:tmpl w:val="E21001D6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15" w15:restartNumberingAfterBreak="0">
    <w:nsid w:val="6161044B"/>
    <w:multiLevelType w:val="hybridMultilevel"/>
    <w:tmpl w:val="45462026"/>
    <w:lvl w:ilvl="0" w:tplc="3E524F50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6" w15:restartNumberingAfterBreak="0">
    <w:nsid w:val="629B3057"/>
    <w:multiLevelType w:val="multilevel"/>
    <w:tmpl w:val="589A8672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440"/>
      </w:pPr>
      <w:rPr>
        <w:rFonts w:hint="default"/>
      </w:rPr>
    </w:lvl>
  </w:abstractNum>
  <w:abstractNum w:abstractNumId="17" w15:restartNumberingAfterBreak="0">
    <w:nsid w:val="644E41D4"/>
    <w:multiLevelType w:val="hybridMultilevel"/>
    <w:tmpl w:val="DAE88CFA"/>
    <w:lvl w:ilvl="0" w:tplc="075822D2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8" w15:restartNumberingAfterBreak="0">
    <w:nsid w:val="7D36459C"/>
    <w:multiLevelType w:val="hybridMultilevel"/>
    <w:tmpl w:val="72242A12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19" w15:restartNumberingAfterBreak="0">
    <w:nsid w:val="7F9E3444"/>
    <w:multiLevelType w:val="hybridMultilevel"/>
    <w:tmpl w:val="B0788298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6"/>
  </w:num>
  <w:num w:numId="3">
    <w:abstractNumId w:val="2"/>
  </w:num>
  <w:num w:numId="4">
    <w:abstractNumId w:val="17"/>
  </w:num>
  <w:num w:numId="5">
    <w:abstractNumId w:val="12"/>
  </w:num>
  <w:num w:numId="6">
    <w:abstractNumId w:val="14"/>
  </w:num>
  <w:num w:numId="7">
    <w:abstractNumId w:val="1"/>
  </w:num>
  <w:num w:numId="8">
    <w:abstractNumId w:val="7"/>
  </w:num>
  <w:num w:numId="9">
    <w:abstractNumId w:val="13"/>
  </w:num>
  <w:num w:numId="10">
    <w:abstractNumId w:val="8"/>
  </w:num>
  <w:num w:numId="11">
    <w:abstractNumId w:val="10"/>
  </w:num>
  <w:num w:numId="12">
    <w:abstractNumId w:val="18"/>
  </w:num>
  <w:num w:numId="13">
    <w:abstractNumId w:val="3"/>
  </w:num>
  <w:num w:numId="14">
    <w:abstractNumId w:val="15"/>
  </w:num>
  <w:num w:numId="15">
    <w:abstractNumId w:val="19"/>
  </w:num>
  <w:num w:numId="16">
    <w:abstractNumId w:val="6"/>
  </w:num>
  <w:num w:numId="17">
    <w:abstractNumId w:val="9"/>
  </w:num>
  <w:num w:numId="18">
    <w:abstractNumId w:val="4"/>
  </w:num>
  <w:num w:numId="19">
    <w:abstractNumId w:val="0"/>
  </w:num>
  <w:num w:numId="20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92C9B"/>
    <w:rsid w:val="00192C9B"/>
    <w:rsid w:val="004436FC"/>
    <w:rsid w:val="00510721"/>
    <w:rsid w:val="005617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1698B69"/>
  <w15:chartTrackingRefBased/>
  <w15:docId w15:val="{573EE6FF-573C-4BFC-BA25-69603DD92B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92C9B"/>
  </w:style>
  <w:style w:type="paragraph" w:styleId="Heading1">
    <w:name w:val="heading 1"/>
    <w:basedOn w:val="Normal"/>
    <w:next w:val="Normal"/>
    <w:link w:val="Heading1Char"/>
    <w:uiPriority w:val="9"/>
    <w:qFormat/>
    <w:rsid w:val="00192C9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92C9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92C9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92C9B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192C9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92C9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192C9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92C9B"/>
  </w:style>
  <w:style w:type="paragraph" w:styleId="ListParagraph">
    <w:name w:val="List Paragraph"/>
    <w:basedOn w:val="Normal"/>
    <w:uiPriority w:val="34"/>
    <w:qFormat/>
    <w:rsid w:val="00192C9B"/>
    <w:pPr>
      <w:ind w:left="720"/>
      <w:contextualSpacing/>
    </w:pPr>
  </w:style>
  <w:style w:type="table" w:styleId="TableGrid">
    <w:name w:val="Table Grid"/>
    <w:basedOn w:val="TableNormal"/>
    <w:uiPriority w:val="39"/>
    <w:rsid w:val="00192C9B"/>
    <w:pPr>
      <w:spacing w:after="0" w:line="240" w:lineRule="auto"/>
    </w:pPr>
    <w:rPr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Gambar">
    <w:name w:val="Gambar"/>
    <w:basedOn w:val="Normal"/>
    <w:qFormat/>
    <w:rsid w:val="00192C9B"/>
    <w:pPr>
      <w:tabs>
        <w:tab w:val="center" w:pos="4135"/>
        <w:tab w:val="left" w:pos="5160"/>
      </w:tabs>
      <w:spacing w:line="360" w:lineRule="auto"/>
    </w:pPr>
    <w:rPr>
      <w:rFonts w:ascii="Times New Roman" w:hAnsi="Times New Roman" w:cs="Times New Roman"/>
      <w:b/>
      <w:sz w:val="24"/>
      <w:szCs w:val="24"/>
    </w:rPr>
  </w:style>
  <w:style w:type="paragraph" w:customStyle="1" w:styleId="Tabel">
    <w:name w:val="Tabel"/>
    <w:basedOn w:val="Normal"/>
    <w:qFormat/>
    <w:rsid w:val="00192C9B"/>
    <w:rPr>
      <w:rFonts w:ascii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192C9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92C9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image" Target="media/image8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et07</b:Tag>
    <b:SourceType>Book</b:SourceType>
    <b:Guid>{80D81E5B-237A-47E6-85DF-78C694230AE8}</b:Guid>
    <b:Title>Anatomi &amp; Fisiologi Manusia</b:Title>
    <b:Year>2007</b:Year>
    <b:Author>
      <b:Author>
        <b:NameList>
          <b:Person>
            <b:Last>Setiadi</b:Last>
          </b:Person>
        </b:NameList>
      </b:Author>
    </b:Author>
    <b:City>Yogyakarta</b:City>
    <b:Publisher>Graha Ilmu</b:Publisher>
    <b:RefOrder>6</b:RefOrder>
  </b:Source>
  <b:Source>
    <b:Tag>Irn14</b:Tag>
    <b:SourceType>Book</b:SourceType>
    <b:Guid>{9297AD21-D0BC-4F0F-AC96-DE6BDD07D931}</b:Guid>
    <b:Author>
      <b:Author>
        <b:NameList>
          <b:Person>
            <b:Last>Irnaningtyas</b:Last>
          </b:Person>
        </b:NameList>
      </b:Author>
    </b:Author>
    <b:Title>Biologi untuk SMA/MA Kelas XI</b:Title>
    <b:Year>2014</b:Year>
    <b:City>Jakarta</b:City>
    <b:Publisher>Erlangga</b:Publisher>
    <b:RefOrder>7</b:RefOrder>
  </b:Source>
  <b:Source>
    <b:Tag>Hen17</b:Tag>
    <b:SourceType>Book</b:SourceType>
    <b:Guid>{8FA73C5D-0499-4520-94E3-FD480FED673E}</b:Guid>
    <b:Author>
      <b:Author>
        <b:NameList>
          <b:Person>
            <b:Last>Kusumawati</b:Last>
            <b:First>Henny</b:First>
          </b:Person>
        </b:NameList>
      </b:Author>
    </b:Author>
    <b:Title>Udara Bersih bagi Kesehatan Buku Tematik Terpadu Kurikulum 2013</b:Title>
    <b:Year>2017</b:Year>
    <b:City>Jakarta</b:City>
    <b:Publisher>Pusat Kurikulum dan Perbukuan, Balitbang, Kemendikbud</b:Publisher>
    <b:RefOrder>8</b:RefOrder>
  </b:Source>
  <b:Source>
    <b:Tag>Ang18</b:Tag>
    <b:SourceType>InternetSite</b:SourceType>
    <b:Guid>{FC570BF4-BCFF-4B61-A44E-BCCEEAFFE20E}</b:Guid>
    <b:Author>
      <b:Author>
        <b:NameList>
          <b:Person>
            <b:Last>Murjana</b:Last>
            <b:First>Angga</b:First>
          </b:Person>
        </b:NameList>
      </b:Author>
    </b:Author>
    <b:Title>Rumusrumus.com</b:Title>
    <b:InternetSiteTitle>Fungsi Trakea Pada Manusia Serta Struktur Trakea</b:InternetSiteTitle>
    <b:Year>2018</b:Year>
    <b:Month>December</b:Month>
    <b:Day>10</b:Day>
    <b:URL>https://rumusrumus.com/fungsi-trakea</b:URL>
    <b:RefOrder>9</b:RefOrder>
  </b:Source>
  <b:Source>
    <b:Tag>Wid18</b:Tag>
    <b:SourceType>InternetSite</b:SourceType>
    <b:Guid>{A8B60E1E-D104-4204-8121-DAB17F927F74}</b:Guid>
    <b:Title>helloSEHAT</b:Title>
    <b:Year>2018</b:Year>
    <b:Author>
      <b:Author>
        <b:NameList>
          <b:Person>
            <b:Last>Andini</b:Last>
            <b:First>Widya</b:First>
            <b:Middle>Citra</b:Middle>
          </b:Person>
        </b:NameList>
      </b:Author>
    </b:Author>
    <b:InternetSiteTitle>Yuk, Mengenal Anatomi Paru Lebih Dalam Lagi</b:InternetSiteTitle>
    <b:Month>Mei</b:Month>
    <b:Day>3</b:Day>
    <b:URL>https://hellosehat.com/hidup-sehat/fakta-unik/anatomi-paru/</b:URL>
    <b:RefOrder>10</b:RefOrder>
  </b:Source>
  <b:Source>
    <b:Tag>Ulf19</b:Tag>
    <b:SourceType>InternetSite</b:SourceType>
    <b:Guid>{061C8448-D677-4444-9286-E2CFC31B7309}</b:Guid>
    <b:Author>
      <b:Author>
        <b:NameList>
          <b:Person>
            <b:Last>Ulfa</b:Last>
          </b:Person>
        </b:NameList>
      </b:Author>
    </b:Author>
    <b:Title>Pelajaran.co.id</b:Title>
    <b:InternetSiteTitle>Pengertian Bronkiolus, Letak, Fungsi, Struktur Gangguan dan Penyakit Pada Bronkiolus Lengkap</b:InternetSiteTitle>
    <b:Year>2019</b:Year>
    <b:Month>January</b:Month>
    <b:Day>24</b:Day>
    <b:URL>https://www.pelajaran.id/2019/24/pengertian-bronkiolus-letak-fungsi-struktur-gangguan-dan-penyakit-pada-bronkiolus.html</b:URL>
    <b:RefOrder>11</b:RefOrder>
  </b:Source>
  <b:Source>
    <b:Tag>Ang19</b:Tag>
    <b:SourceType>InternetSite</b:SourceType>
    <b:Guid>{1DD548E0-1BB3-48E5-9CEA-71DB5806AA42}</b:Guid>
    <b:Author>
      <b:Author>
        <b:NameList>
          <b:Person>
            <b:Last>Anggi</b:Last>
          </b:Person>
        </b:NameList>
      </b:Author>
    </b:Author>
    <b:Title>Ekosistem.co.id</b:Title>
    <b:InternetSiteTitle>Alveolus – Pengertian, Fungsi, Ciri-Ciri Dan Strukturnya</b:InternetSiteTitle>
    <b:Year>2019</b:Year>
    <b:Month>April</b:Month>
    <b:Day>3</b:Day>
    <b:URL>https://ekosistem.co.id/alveolus/</b:URL>
    <b:RefOrder>12</b:RefOrder>
  </b:Source>
  <b:Source>
    <b:Tag>Ang16</b:Tag>
    <b:SourceType>InternetSite</b:SourceType>
    <b:Guid>{6287EBAF-0FBD-4331-A190-B73433AEE5E0}</b:Guid>
    <b:Author>
      <b:Author>
        <b:NameList>
          <b:Person>
            <b:Last>Rosalia</b:Last>
            <b:First>Anggi</b:First>
          </b:Person>
        </b:NameList>
      </b:Author>
    </b:Author>
    <b:Title>DosenBiologi.com</b:Title>
    <b:InternetSiteTitle>Bagian bagian Paru-paru pada Manusia</b:InternetSiteTitle>
    <b:Year>2016</b:Year>
    <b:Month>April</b:Month>
    <b:Day>20</b:Day>
    <b:URL>https://dosenbiologi.com/manusia/bagian-bagian-paru-paru</b:URL>
    <b:RefOrder>13</b:RefOrder>
  </b:Source>
  <b:Source>
    <b:Tag>Hen171</b:Tag>
    <b:SourceType>Book</b:SourceType>
    <b:Guid>{DF84A97C-A351-4BE4-A603-0A4C2ED95B2E}</b:Guid>
    <b:Title>Udara Bersih bagi Kesehatan Buku Tematik Terpadu Kurikulum 2013</b:Title>
    <b:Year>2017</b:Year>
    <b:Author>
      <b:Author>
        <b:NameList>
          <b:Person>
            <b:Last>Kusumawati</b:Last>
            <b:First>Heny</b:First>
          </b:Person>
        </b:NameList>
      </b:Author>
    </b:Author>
    <b:City>Jakarta</b:City>
    <b:Publisher>Pusat Kurikulum dan Perbukuan, Balitbang, Kemendikbud</b:Publisher>
    <b:RefOrder>14</b:RefOrder>
  </b:Source>
  <b:Source>
    <b:Tag>Ris18</b:Tag>
    <b:SourceType>InternetSite</b:SourceType>
    <b:Guid>{1C95B9F8-6BF4-41FE-899E-A4CA9E8A6A65}</b:Guid>
    <b:Title>helloSEHAT</b:Title>
    <b:Year>2018</b:Year>
    <b:Author>
      <b:Author>
        <b:NameList>
          <b:Person>
            <b:Last>Swari</b:Last>
            <b:First>Risky</b:First>
            <b:Middle>Candra</b:Middle>
          </b:Person>
        </b:NameList>
      </b:Author>
    </b:Author>
    <b:InternetSiteTitle>Cara Cepat Mengatasi Asma yang Kumat</b:InternetSiteTitle>
    <b:Month>August</b:Month>
    <b:Day>2</b:Day>
    <b:URL>https://hellosehat.com/pusat-kesehatan/asma/cara-mengatasi-asma-kumat/</b:URL>
    <b:RefOrder>15</b:RefOrder>
  </b:Source>
  <b:Source>
    <b:Tag>Lik17</b:Tag>
    <b:SourceType>InternetSite</b:SourceType>
    <b:Guid>{4804941A-FD2D-49C6-BCB3-AE7AA13CAF8B}</b:Guid>
    <b:Title>helloSEHAT</b:Title>
    <b:Year>2017</b:Year>
    <b:Author>
      <b:Author>
        <b:NameList>
          <b:Person>
            <b:Last>Samiadi</b:Last>
            <b:First>Lika</b:First>
            <b:Middle>Aprilia</b:Middle>
          </b:Person>
        </b:NameList>
      </b:Author>
    </b:Author>
    <b:InternetSiteTitle>Apa itu TBC (tuberkulosis)?</b:InternetSiteTitle>
    <b:Month>January</b:Month>
    <b:Day>2017</b:Day>
    <b:URL>https://hellosehat.com/penyakit/tbc-tuberculosis/</b:URL>
    <b:RefOrder>16</b:RefOrder>
  </b:Source>
  <b:Source>
    <b:Tag>Wiw19</b:Tag>
    <b:SourceType>InternetSite</b:SourceType>
    <b:Guid>{C05A337B-F423-449A-AFD0-3DD85774CB3F}</b:Guid>
    <b:Author>
      <b:Author>
        <b:NameList>
          <b:Person>
            <b:Last>Widiastuti</b:Last>
            <b:First>Wiwit</b:First>
          </b:Person>
        </b:NameList>
      </b:Author>
    </b:Author>
    <b:Title>IDNTimes</b:Title>
    <b:InternetSiteTitle>Waspada, 5 Gejala TBC Paru yang Sering Diabaikan Penderitanya</b:InternetSiteTitle>
    <b:Year>2019</b:Year>
    <b:Month>April</b:Month>
    <b:Day>2</b:Day>
    <b:URL>https://www.idntimes.com/health/fitness/wiwit-widiastuti/waspada-5-gejala-tbc-paru-yang-sering-diabaikan-penderitanya-c1c2/full</b:URL>
    <b:RefOrder>17</b:RefOrder>
  </b:Source>
  <b:Source>
    <b:Tag>Pup18</b:Tag>
    <b:SourceType>InternetSite</b:SourceType>
    <b:Guid>{4FD2DA2C-BE72-4B1B-94C4-A8F2A43EBEF3}</b:Guid>
    <b:Author>
      <b:Author>
        <b:NameList>
          <b:Person>
            <b:Last>Juniman</b:Last>
            <b:First>Puput</b:First>
            <b:Middle>Tripeni</b:Middle>
          </b:Person>
        </b:NameList>
      </b:Author>
    </b:Author>
    <b:Title>CNNIndonesia</b:Title>
    <b:InternetSiteTitle>Waspada TBC, Kenali Gejala dan Upaya Mencegahnya</b:InternetSiteTitle>
    <b:Year>2018</b:Year>
    <b:Month>January</b:Month>
    <b:Day>18</b:Day>
    <b:URL>https://www.cnnindonesia.com/gaya-hidup/20180116154409-255-269373/waspada-tbc-kenali-gejala-dan-upaya-mencegahnya</b:URL>
    <b:RefOrder>18</b:RefOrder>
  </b:Source>
  <b:Source>
    <b:Tag>Mar17</b:Tag>
    <b:SourceType>InternetSite</b:SourceType>
    <b:Guid>{EA1F0C61-92E3-4E24-9088-4646D382048A}</b:Guid>
    <b:Title>ALODOKTER</b:Title>
    <b:Year>2017</b:Year>
    <b:Author>
      <b:Author>
        <b:NameList>
          <b:Person>
            <b:Last>Marianti</b:Last>
          </b:Person>
        </b:NameList>
      </b:Author>
    </b:Author>
    <b:InternetSiteTitle>Flu</b:InternetSiteTitle>
    <b:Month>March</b:Month>
    <b:Day>6</b:Day>
    <b:URL>https://www.alodokter.com/flu</b:URL>
    <b:RefOrder>19</b:RefOrder>
  </b:Source>
  <b:Source>
    <b:Tag>Tji19</b:Tag>
    <b:SourceType>InternetSite</b:SourceType>
    <b:Guid>{47D68F93-B6EB-4AB5-844D-98F5D5916180}</b:Guid>
    <b:Author>
      <b:Author>
        <b:NameList>
          <b:Person>
            <b:Last>Willy</b:Last>
            <b:First>Tjin</b:First>
          </b:Person>
        </b:NameList>
      </b:Author>
    </b:Author>
    <b:Title>ALODOKTER</b:Title>
    <b:InternetSiteTitle>Flu</b:InternetSiteTitle>
    <b:Year>2019</b:Year>
    <b:Month>Mei</b:Month>
    <b:Day>13</b:Day>
    <b:URL>https://www.alodokter.com/flu</b:URL>
    <b:RefOrder>20</b:RefOrder>
  </b:Source>
  <b:Source>
    <b:Tag>Umi17</b:Tag>
    <b:SourceType>InternetSite</b:SourceType>
    <b:Guid>{18C82FFA-D22E-456D-B6BF-AF910862AF87}</b:Guid>
    <b:Author>
      <b:Author>
        <b:NameList>
          <b:Person>
            <b:Last>Septia</b:Last>
            <b:First>Umi</b:First>
          </b:Person>
        </b:NameList>
      </b:Author>
    </b:Author>
    <b:Title>Liputan6</b:Title>
    <b:InternetSiteTitle>Ini 6 Cara Mudah Terhindar dari Influenza</b:InternetSiteTitle>
    <b:Year>2017</b:Year>
    <b:Month>September</b:Month>
    <b:Day>14</b:Day>
    <b:URL>https://www.liputan6.com/health/read/3093593/ini-6-cara-mudah-terhindar-dari-influenza</b:URL>
    <b:RefOrder>21</b:RefOrder>
  </b:Source>
  <b:Source>
    <b:Tag>Nis19</b:Tag>
    <b:SourceType>InternetSite</b:SourceType>
    <b:Guid>{24AF6527-B39F-4170-9BC1-BF0F4F97F030}</b:Guid>
    <b:Author>
      <b:Author>
        <b:NameList>
          <b:Person>
            <b:Last>Sari</b:Last>
            <b:First>Nisa</b:First>
            <b:Middle>Mutia</b:Middle>
          </b:Person>
        </b:NameList>
      </b:Author>
    </b:Author>
    <b:Title>Liputan6</b:Title>
    <b:InternetSiteTitle>Kenali Gejala Bronkitis, Penyebab dan Cara Mencegahnya Agar Tidak Semakin Parah</b:InternetSiteTitle>
    <b:Year>2019</b:Year>
    <b:Month>March</b:Month>
    <b:Day>16</b:Day>
    <b:URL>https://www.liputan6.com/health/read/3917764/kenali-gejala-bronkitis-penyebab-dan-cara-mencegahnya-agar-tidak-semakin-parah</b:URL>
    <b:RefOrder>22</b:RefOrder>
  </b:Source>
  <b:Source>
    <b:Tag>Ger17</b:Tag>
    <b:SourceType>InternetSite</b:SourceType>
    <b:Guid>{9CB8E0D9-A842-4AAD-B942-5B9CB2CCC9C3}</b:Guid>
    <b:Author>
      <b:Author>
        <b:NameList>
          <b:Person>
            <b:Last>Kalis</b:Last>
            <b:First>Gerardus</b:First>
            <b:Middle>Septian</b:Middle>
          </b:Person>
        </b:NameList>
      </b:Author>
    </b:Author>
    <b:Title>klikDokter</b:Title>
    <b:InternetSiteTitle>Emfisema, Penyakit yang Melemahkan Fungsi Paru-Paru</b:InternetSiteTitle>
    <b:Year>2017</b:Year>
    <b:Month>July</b:Month>
    <b:Day>10</b:Day>
    <b:URL>https://www.klikdokter.com/info-sehat/read/3017100/emfisema-penyakit-yang-melemahkan-fungsi-paru-paru</b:URL>
    <b:RefOrder>23</b:RefOrder>
  </b:Source>
  <b:Source>
    <b:Tag>Ari18</b:Tag>
    <b:SourceType>InternetSite</b:SourceType>
    <b:Guid>{D144CC0E-0667-4FE0-B4F8-E653B9920C87}</b:Guid>
    <b:Author>
      <b:Author>
        <b:NameList>
          <b:Person>
            <b:Last>Hutapea</b:Last>
            <b:First>Arin</b:First>
            <b:Middle>Wijaya</b:Middle>
          </b:Person>
        </b:NameList>
      </b:Author>
    </b:Author>
    <b:Title>Ciputra Hospital Care For Your Health &amp; Happiness</b:Title>
    <b:InternetSiteTitle>Waspadai Gejala Kanker Paru – Paru</b:InternetSiteTitle>
    <b:Year>2018</b:Year>
    <b:Month>October</b:Month>
    <b:Day>4</b:Day>
    <b:URL>https://www.ciputrahospital.com/2018/waspadai-gejala-kanker-paru-paru/</b:URL>
    <b:RefOrder>24</b:RefOrder>
  </b:Source>
  <b:Source>
    <b:Tag>det18</b:Tag>
    <b:SourceType>InternetSite</b:SourceType>
    <b:Guid>{8C450192-CCC5-4B30-B077-5786815EBDEA}</b:Guid>
    <b:Title>detikhealth</b:Title>
    <b:InternetSiteTitle>5 Tips Mencegah Kanker Paru</b:InternetSiteTitle>
    <b:Year>2018</b:Year>
    <b:Month>February</b:Month>
    <b:Day>7</b:Day>
    <b:URL>https://health.detik.com/berita-detikhealth/d-3854065/5-tips-mencegah-kanker-paru/1/</b:URL>
    <b:Author>
      <b:Author>
        <b:NameList>
          <b:Person>
            <b:Last>Wiyanti</b:Last>
            <b:First>Widiya</b:First>
          </b:Person>
        </b:NameList>
      </b:Author>
    </b:Author>
    <b:RefOrder>25</b:RefOrder>
  </b:Source>
  <b:Source>
    <b:Tag>Dew05</b:Tag>
    <b:SourceType>Book</b:SourceType>
    <b:Guid>{1857BBE4-8831-472D-BB40-FE9CB67EAC1D}</b:Guid>
    <b:Author>
      <b:Author>
        <b:NameList>
          <b:Person>
            <b:Last>Dewabroto</b:Last>
            <b:First>Wiryanto</b:First>
          </b:Person>
        </b:NameList>
      </b:Author>
    </b:Author>
    <b:Title>Aplikasi Rekayasa Konstruksi dengan Visual Basic 6.0</b:Title>
    <b:Year>2005</b:Year>
    <b:City>Jakarta</b:City>
    <b:Publisher>Gramedia</b:Publisher>
    <b:RefOrder>26</b:RefOrder>
  </b:Source>
  <b:Source>
    <b:Tag>Bar14</b:Tag>
    <b:SourceType>Book</b:SourceType>
    <b:Guid>{7913AAF6-7082-45DA-9C10-25239D126C8D}</b:Guid>
    <b:Title>LOGIKA DAN ALGORITMA</b:Title>
    <b:Year>2014</b:Year>
    <b:City>Surabaya</b:City>
    <b:Author>
      <b:Author>
        <b:NameList>
          <b:Person>
            <b:Last>Barakbah</b:Last>
            <b:Middle> Ridho</b:Middle>
            <b:First>Ali</b:First>
          </b:Person>
          <b:Person>
            <b:Last>Karlita</b:Last>
            <b:First>Tita</b:First>
          </b:Person>
          <b:Person>
            <b:Last>Ahsan</b:Last>
            <b:Middle>Syauqi</b:Middle>
            <b:First>Ahmad</b:First>
          </b:Person>
        </b:NameList>
      </b:Author>
    </b:Author>
    <b:RefOrder>27</b:RefOrder>
  </b:Source>
  <b:Source>
    <b:Tag>Nel12</b:Tag>
    <b:SourceType>JournalArticle</b:SourceType>
    <b:Guid>{00196A4A-8436-497F-A582-584B5DE25C98}</b:Guid>
    <b:Title>Membangun Game Edukasi Sejarah Walisongo</b:Title>
    <b:Year>2012</b:Year>
    <b:Author>
      <b:Author>
        <b:NameList>
          <b:Person>
            <b:Last>Widiastuti</b:Last>
            <b:First>Nelly</b:First>
            <b:Middle>Indriani</b:Middle>
          </b:Person>
        </b:NameList>
      </b:Author>
    </b:Author>
    <b:JournalName>Jurnal Ilmiah Komputer dan Informatika (KOMPUTA) Vol. 1 No.2</b:JournalName>
    <b:Pages>41-48</b:Pages>
    <b:RefOrder>28</b:RefOrder>
  </b:Source>
  <b:Source>
    <b:Tag>Nur11</b:Tag>
    <b:SourceType>JournalArticle</b:SourceType>
    <b:Guid>{2193A40E-D733-464D-9B2A-6B5E017B3E99}</b:Guid>
    <b:Title>IMPLEMENTASI MODEL CMIFED PADA MULTIMEDIA INTERAKTIF UNTUK PEMBELAJARAN ANAK USIA TK DAN PLAYGROUP</b:Title>
    <b:Year>2011</b:Year>
    <b:JournalName>No.2 ,  Vol.  2</b:JournalName>
    <b:Pages>2-12</b:Pages>
    <b:Author>
      <b:Author>
        <b:NameList>
          <b:Person>
            <b:Last>Nurhasanah</b:Last>
            <b:Middle>Indrawaty</b:Middle>
            <b:First>Youllia</b:First>
          </b:Person>
          <b:Person>
            <b:Last>Destyany</b:Last>
            <b:First>Senyelda</b:First>
          </b:Person>
        </b:NameList>
      </b:Author>
    </b:Author>
    <b:RefOrder>29</b:RefOrder>
  </b:Source>
  <b:Source>
    <b:Tag>Apr15</b:Tag>
    <b:SourceType>JournalArticle</b:SourceType>
    <b:Guid>{6F147456-9209-403D-BDB5-BFDBEBE3687D}</b:Guid>
    <b:Title>Augmented Realitysebagai Alat Pengenalan Hewan Purbakala dengan Animasi 3D menggunakan Metode Single Marker</b:Title>
    <b:Year>2015</b:Year>
    <b:JournalName>ISSN : 2085-3688; e-ISSN : 2460-0997</b:JournalName>
    <b:Pages>47-52</b:Pages>
    <b:Author>
      <b:Author>
        <b:NameList>
          <b:Person>
            <b:Last> Apriyani</b:Last>
            <b:Middle>Eka</b:Middle>
            <b:First>Meyti</b:First>
          </b:Person>
          <b:Person>
            <b:Last>Gustianto</b:Last>
            <b:First>Robie</b:First>
          </b:Person>
        </b:NameList>
      </b:Author>
    </b:Author>
    <b:RefOrder>32</b:RefOrder>
  </b:Source>
  <b:Source>
    <b:Tag>Hab18</b:Tag>
    <b:SourceType>InternetSite</b:SourceType>
    <b:Guid>{E3C99B15-C431-4143-888F-D684CE59519B}</b:Guid>
    <b:Author>
      <b:Author>
        <b:NameList>
          <b:Person>
            <b:Last>Habibie</b:Last>
            <b:First>Habibie</b:First>
          </b:Person>
        </b:NameList>
      </b:Author>
    </b:Author>
    <b:Title>Dafunda</b:Title>
    <b:InternetSiteTitle>Semakin Maju, Ini Dia Penerapan Teknologi Augmented Reality Di 5 Bidang yang Berbeda</b:InternetSiteTitle>
    <b:Year>2018</b:Year>
    <b:Month>July</b:Month>
    <b:URL>https://tekno.dafunda.com/penerapan-teknologi-augmented-reality/</b:URL>
    <b:RefOrder>33</b:RefOrder>
  </b:Source>
  <b:Source>
    <b:Tag>Adh15</b:Tag>
    <b:SourceType>InternetSite</b:SourceType>
    <b:Guid>{A4BCB450-14AE-4C40-AE1E-3633603B3214}</b:Guid>
    <b:Title>Teknojurnal</b:Title>
    <b:Year>2015</b:Year>
    <b:Author>
      <b:Author>
        <b:NameList>
          <b:Person>
            <b:Last>Putra</b:Last>
            <b:First>Adhitya</b:First>
            <b:Middle>Wibawa</b:Middle>
          </b:Person>
        </b:NameList>
      </b:Author>
    </b:Author>
    <b:InternetSiteTitle>Vuforia - SDK Canggih Untuk Wujudkan Aplikasi dan Game dengan Teknologi Augmented Reality</b:InternetSiteTitle>
    <b:Month>April</b:Month>
    <b:Day>30</b:Day>
    <b:URL>https://teknojurnal.com/vuforia/</b:URL>
    <b:RefOrder>34</b:RefOrder>
  </b:Source>
  <b:Source>
    <b:Tag>Mic14</b:Tag>
    <b:SourceType>JournalArticle</b:SourceType>
    <b:Guid>{2022F161-50F4-4619-9995-B99F21E6ED99}</b:Guid>
    <b:Author>
      <b:Author>
        <b:NameList>
          <b:Person>
            <b:Last>Tjahyadi</b:Last>
            <b:First>Michello</b:First>
            <b:Middle>Pratama</b:Middle>
          </b:Person>
        </b:NameList>
      </b:Author>
    </b:Author>
    <b:Title>Prototype Game Musik Menggunakan Engine Unity 3D</b:Title>
    <b:JournalName>E-journal Informatika</b:JournalName>
    <b:Year>2014</b:Year>
    <b:RefOrder>35</b:RefOrder>
  </b:Source>
  <b:Source>
    <b:Tag>Ala16</b:Tag>
    <b:SourceType>JournalArticle</b:SourceType>
    <b:Guid>{953A017A-398F-41CB-B6D0-9D0619114BDD}</b:Guid>
    <b:Author>
      <b:Author>
        <b:NameList>
          <b:Person>
            <b:Last>Bentelu</b:Last>
            <b:First>Alan</b:First>
            <b:Middle>Stevenres</b:Middle>
          </b:Person>
        </b:NameList>
      </b:Author>
    </b:Author>
    <b:Title>Animasi 3 Dimensi Pencegahan Cyber Crime (Studi Kasus : Kota Manado)</b:Title>
    <b:JournalName>E-Journal Teknik Informatika</b:JournalName>
    <b:Year>2016</b:Year>
    <b:RefOrder>36</b:RefOrder>
  </b:Source>
  <b:Source>
    <b:Tag>Ros16</b:Tag>
    <b:SourceType>Book</b:SourceType>
    <b:Guid>{A2ACBA5B-DA29-4C13-98F5-80373A239CA1}</b:Guid>
    <b:Title>Pengolahan Audio Kompetensi Keahlian Multimedia SMK Kelas X</b:Title>
    <b:Year>2016</b:Year>
    <b:Author>
      <b:Author>
        <b:NameList>
          <b:Person>
            <b:Last>Rosyanto</b:Last>
          </b:Person>
        </b:NameList>
      </b:Author>
    </b:Author>
    <b:City>Bandung</b:City>
    <b:RefOrder>37</b:RefOrder>
  </b:Source>
</b:Sources>
</file>

<file path=customXml/itemProps1.xml><?xml version="1.0" encoding="utf-8"?>
<ds:datastoreItem xmlns:ds="http://schemas.openxmlformats.org/officeDocument/2006/customXml" ds:itemID="{1ABE0013-7C84-4BD8-8926-B1F0D98C18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1</Pages>
  <Words>3607</Words>
  <Characters>20561</Characters>
  <Application>Microsoft Office Word</Application>
  <DocSecurity>0</DocSecurity>
  <Lines>171</Lines>
  <Paragraphs>48</Paragraphs>
  <ScaleCrop>false</ScaleCrop>
  <Company/>
  <LinksUpToDate>false</LinksUpToDate>
  <CharactersWithSpaces>241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1</cp:revision>
  <dcterms:created xsi:type="dcterms:W3CDTF">2019-12-03T11:54:00Z</dcterms:created>
  <dcterms:modified xsi:type="dcterms:W3CDTF">2019-12-03T12:00:00Z</dcterms:modified>
</cp:coreProperties>
</file>